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0B732B0E" w14:textId="3189E738" w:rsidR="00913D53" w:rsidRDefault="00913D53" w:rsidP="00A22B81">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12780C6A" w14:textId="2F8E3358" w:rsidR="00913D53" w:rsidRDefault="00913D53" w:rsidP="00913D53">
      <w:pPr>
        <w:pStyle w:val="ListParagraph"/>
        <w:numPr>
          <w:ilvl w:val="0"/>
          <w:numId w:val="3"/>
        </w:numPr>
        <w:spacing w:line="360" w:lineRule="auto"/>
        <w:jc w:val="both"/>
      </w:pPr>
      <w:r>
        <w:t>Department of Biological Sciences, Macquarie University, North Ryde, NSW 2109, Australia</w:t>
      </w:r>
    </w:p>
    <w:p w14:paraId="2474CAA0" w14:textId="48608657" w:rsidR="00913D53" w:rsidRDefault="00913D53" w:rsidP="00913D53">
      <w:pPr>
        <w:pStyle w:val="ListParagraph"/>
        <w:numPr>
          <w:ilvl w:val="0"/>
          <w:numId w:val="3"/>
        </w:numPr>
        <w:spacing w:line="360" w:lineRule="auto"/>
        <w:jc w:val="both"/>
      </w:pPr>
      <w:r>
        <w:t>Department of Environment and Geography, Macquarie University, North Ryde, NSW 2109, Australia</w:t>
      </w:r>
    </w:p>
    <w:p w14:paraId="2AE01C65" w14:textId="165C9037" w:rsidR="00FF0455" w:rsidRDefault="00FF0455" w:rsidP="00FF0455">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FC6083" w14:textId="2313924B" w:rsidR="00FF0455" w:rsidRPr="00913D53" w:rsidRDefault="00FF0455" w:rsidP="00FF0455">
      <w:pPr>
        <w:spacing w:line="360" w:lineRule="auto"/>
        <w:jc w:val="both"/>
      </w:pPr>
      <w:r>
        <w:t>Running title: “Influence of hydrology on wood density.”</w:t>
      </w:r>
    </w:p>
    <w:p w14:paraId="3C834113" w14:textId="77777777" w:rsidR="00913D53" w:rsidRDefault="00913D53" w:rsidP="00A22B81">
      <w:pPr>
        <w:spacing w:line="360" w:lineRule="auto"/>
        <w:jc w:val="both"/>
        <w:rPr>
          <w:b/>
        </w:rPr>
      </w:pPr>
    </w:p>
    <w:p w14:paraId="4A102251" w14:textId="77777777" w:rsidR="00913D53" w:rsidRDefault="00913D53" w:rsidP="00A22B81">
      <w:pPr>
        <w:spacing w:line="360" w:lineRule="auto"/>
        <w:jc w:val="both"/>
        <w:rPr>
          <w:b/>
        </w:rPr>
      </w:pPr>
    </w:p>
    <w:p w14:paraId="3341EC0A" w14:textId="77777777" w:rsidR="00913D53" w:rsidRDefault="00913D53" w:rsidP="00A22B81">
      <w:pPr>
        <w:spacing w:line="360" w:lineRule="auto"/>
        <w:jc w:val="both"/>
        <w:rPr>
          <w:b/>
        </w:rPr>
      </w:pPr>
    </w:p>
    <w:p w14:paraId="46B9F2D6" w14:textId="77777777" w:rsidR="00913D53" w:rsidRDefault="00913D53" w:rsidP="00A22B81">
      <w:pPr>
        <w:spacing w:line="360" w:lineRule="auto"/>
        <w:jc w:val="both"/>
        <w:rPr>
          <w:b/>
        </w:rPr>
      </w:pPr>
    </w:p>
    <w:p w14:paraId="18741513" w14:textId="77777777" w:rsidR="00913D53" w:rsidRDefault="00913D53" w:rsidP="00A22B81">
      <w:pPr>
        <w:spacing w:line="360" w:lineRule="auto"/>
        <w:jc w:val="both"/>
        <w:rPr>
          <w:b/>
        </w:rPr>
      </w:pPr>
    </w:p>
    <w:p w14:paraId="668CC918" w14:textId="77777777" w:rsidR="00913D53" w:rsidRDefault="00913D53" w:rsidP="00A22B81">
      <w:pPr>
        <w:spacing w:line="360" w:lineRule="auto"/>
        <w:jc w:val="both"/>
        <w:rPr>
          <w:b/>
        </w:rPr>
      </w:pPr>
    </w:p>
    <w:p w14:paraId="727DAC24" w14:textId="77777777" w:rsidR="00913D53" w:rsidRDefault="00913D53" w:rsidP="00A22B81">
      <w:pPr>
        <w:spacing w:line="360" w:lineRule="auto"/>
        <w:jc w:val="both"/>
        <w:rPr>
          <w:b/>
        </w:rPr>
      </w:pPr>
    </w:p>
    <w:p w14:paraId="317695DC" w14:textId="77777777" w:rsidR="00913D53" w:rsidRDefault="00913D53" w:rsidP="00A22B81">
      <w:pPr>
        <w:spacing w:line="360" w:lineRule="auto"/>
        <w:jc w:val="both"/>
        <w:rPr>
          <w:b/>
        </w:rPr>
      </w:pPr>
    </w:p>
    <w:p w14:paraId="5CE1978F" w14:textId="77777777" w:rsidR="00913D53" w:rsidRDefault="00913D53" w:rsidP="00A22B81">
      <w:pPr>
        <w:spacing w:line="360" w:lineRule="auto"/>
        <w:jc w:val="both"/>
        <w:rPr>
          <w:b/>
        </w:rPr>
      </w:pPr>
    </w:p>
    <w:p w14:paraId="65D3C768" w14:textId="77777777" w:rsidR="00913D53" w:rsidRDefault="00913D53" w:rsidP="00A22B81">
      <w:pPr>
        <w:spacing w:line="360" w:lineRule="auto"/>
        <w:jc w:val="both"/>
        <w:rPr>
          <w:b/>
        </w:rPr>
      </w:pPr>
    </w:p>
    <w:p w14:paraId="5551D28C" w14:textId="77777777" w:rsidR="00913D53" w:rsidRDefault="00913D53" w:rsidP="00A22B81">
      <w:pPr>
        <w:spacing w:line="360" w:lineRule="auto"/>
        <w:jc w:val="both"/>
        <w:rPr>
          <w:b/>
        </w:rPr>
      </w:pPr>
    </w:p>
    <w:p w14:paraId="5BDE048D" w14:textId="77777777" w:rsidR="00913D53" w:rsidRDefault="00913D53" w:rsidP="00A22B81">
      <w:pPr>
        <w:spacing w:line="360" w:lineRule="auto"/>
        <w:jc w:val="both"/>
        <w:rPr>
          <w:b/>
        </w:rPr>
      </w:pPr>
    </w:p>
    <w:p w14:paraId="44E66C47" w14:textId="77777777" w:rsidR="00913D53" w:rsidRDefault="00913D53" w:rsidP="00A22B81">
      <w:pPr>
        <w:spacing w:line="360" w:lineRule="auto"/>
        <w:jc w:val="both"/>
        <w:rPr>
          <w:b/>
        </w:rPr>
      </w:pPr>
    </w:p>
    <w:p w14:paraId="77A5544A" w14:textId="77777777" w:rsidR="00913D53" w:rsidRDefault="00913D53" w:rsidP="00A22B81">
      <w:pPr>
        <w:spacing w:line="360" w:lineRule="auto"/>
        <w:jc w:val="both"/>
        <w:rPr>
          <w:b/>
        </w:rPr>
      </w:pPr>
    </w:p>
    <w:p w14:paraId="7F44D641" w14:textId="77777777" w:rsidR="00913D53" w:rsidRDefault="00913D53" w:rsidP="00A22B81">
      <w:pPr>
        <w:spacing w:line="360" w:lineRule="auto"/>
        <w:jc w:val="both"/>
        <w:rPr>
          <w:b/>
        </w:rPr>
      </w:pPr>
    </w:p>
    <w:p w14:paraId="74BCF165" w14:textId="77777777" w:rsidR="00913D53" w:rsidRDefault="00913D53" w:rsidP="00A22B81">
      <w:pPr>
        <w:spacing w:line="360" w:lineRule="auto"/>
        <w:jc w:val="both"/>
        <w:rPr>
          <w:b/>
        </w:rPr>
      </w:pPr>
    </w:p>
    <w:p w14:paraId="0E763559" w14:textId="77777777" w:rsidR="00913D53" w:rsidRDefault="00913D53" w:rsidP="00A22B81">
      <w:pPr>
        <w:spacing w:line="360" w:lineRule="auto"/>
        <w:jc w:val="both"/>
        <w:rPr>
          <w:b/>
        </w:rPr>
      </w:pPr>
    </w:p>
    <w:p w14:paraId="54155B8B" w14:textId="2ED43D9D" w:rsidR="005E166E" w:rsidRDefault="005779AB" w:rsidP="00A22B81">
      <w:pPr>
        <w:spacing w:line="360" w:lineRule="auto"/>
        <w:jc w:val="both"/>
        <w:rPr>
          <w:b/>
        </w:rPr>
      </w:pPr>
      <w:r>
        <w:rPr>
          <w:b/>
        </w:rPr>
        <w:lastRenderedPageBreak/>
        <w:t>Abstract</w:t>
      </w:r>
    </w:p>
    <w:p w14:paraId="3544881A" w14:textId="3F4129F1"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1) wood density increases with frequency and magnitude of flooding disturbance (2) wood density increases as water availability in the riparian zone becomes less predictable, and (3) flooding and unpredictability of water availability induce environmental specialisation in wood density as they 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baseflow index, seasonality and inter-annual variability. Metrics describing the largest, most intense flood events throughout a river’s hydrological record were found to be strong positive predictors of mean wood density. Mean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 xml:space="preserve">particularly disturbance and environmental unpredictability, as determinants of ecological strategy in riparian plants. This is likely to hold important ecological consequences for riparian plant communities in </w:t>
      </w:r>
      <w:r w:rsidR="00FF0455">
        <w:rPr>
          <w:rFonts w:cs="Arial"/>
        </w:rPr>
        <w:t>regions</w:t>
      </w:r>
      <w:r w:rsidRPr="005779AB">
        <w:rPr>
          <w:rFonts w:cs="Arial"/>
        </w:rPr>
        <w:t xml:space="preserve"> where increasing climatic variability and frequency of extreme events are </w:t>
      </w:r>
      <w:r w:rsidR="00FF0455">
        <w:rPr>
          <w:rFonts w:cs="Arial"/>
        </w:rPr>
        <w:t>predicted under future climates</w:t>
      </w:r>
      <w:r w:rsidRPr="005779AB">
        <w:rPr>
          <w:rFonts w:cs="Arial"/>
        </w:rPr>
        <w:t>.</w:t>
      </w:r>
    </w:p>
    <w:p w14:paraId="634263F4" w14:textId="77777777" w:rsidR="005E166E" w:rsidRDefault="005E166E" w:rsidP="00A22B81">
      <w:pPr>
        <w:spacing w:line="360" w:lineRule="auto"/>
        <w:jc w:val="both"/>
        <w:rPr>
          <w:b/>
        </w:rPr>
      </w:pPr>
    </w:p>
    <w:p w14:paraId="629E0A98" w14:textId="3E19F2EA" w:rsidR="005E166E" w:rsidRDefault="00FF0455" w:rsidP="00A22B81">
      <w:pPr>
        <w:spacing w:line="360" w:lineRule="auto"/>
        <w:jc w:val="both"/>
        <w:rPr>
          <w:b/>
        </w:rPr>
      </w:pPr>
      <w:r>
        <w:rPr>
          <w:b/>
        </w:rPr>
        <w:t>Key words</w:t>
      </w:r>
    </w:p>
    <w:p w14:paraId="187C65D0" w14:textId="7F5063D5" w:rsidR="00FF0455" w:rsidRPr="00FF0455" w:rsidRDefault="00FF0455" w:rsidP="00A22B81">
      <w:pPr>
        <w:spacing w:line="360" w:lineRule="auto"/>
        <w:jc w:val="both"/>
      </w:pPr>
      <w:r>
        <w:t xml:space="preserve">Climate change, community assembly, disturbance, </w:t>
      </w:r>
      <w:r w:rsidR="00594492">
        <w:t>ecohydrology, ecological strategy, environmental unpredictability, functional traits.</w:t>
      </w: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5F79FE2D" w14:textId="77777777" w:rsidR="00FF0455" w:rsidRDefault="00FF0455"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lastRenderedPageBreak/>
        <w:t>Introduction</w:t>
      </w:r>
    </w:p>
    <w:p w14:paraId="600251EE" w14:textId="0398297D"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4101E1">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4101E1">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4101E1" w:rsidRPr="004101E1">
        <w:rPr>
          <w:noProof/>
          <w:lang w:val="en-US"/>
        </w:rPr>
        <w:t xml:space="preserve">(Kattge </w:t>
      </w:r>
      <w:r w:rsidR="004101E1" w:rsidRPr="004101E1">
        <w:rPr>
          <w:i/>
          <w:noProof/>
          <w:lang w:val="en-US"/>
        </w:rPr>
        <w:t>et al.</w:t>
      </w:r>
      <w:r w:rsidR="004101E1" w:rsidRPr="004101E1">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4101E1">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4101E1" w:rsidRPr="004101E1">
        <w:rPr>
          <w:noProof/>
          <w:lang w:val="en-US"/>
        </w:rPr>
        <w:t xml:space="preserve">(Westoby </w:t>
      </w:r>
      <w:r w:rsidR="004101E1" w:rsidRPr="004101E1">
        <w:rPr>
          <w:i/>
          <w:noProof/>
          <w:lang w:val="en-US"/>
        </w:rPr>
        <w:t>et al.</w:t>
      </w:r>
      <w:r w:rsidR="004101E1" w:rsidRPr="004101E1">
        <w:rPr>
          <w:noProof/>
          <w:lang w:val="en-US"/>
        </w:rPr>
        <w:t xml:space="preserve"> 2002)</w:t>
      </w:r>
      <w:r w:rsidRPr="00EA700F">
        <w:rPr>
          <w:lang w:val="en-US"/>
        </w:rPr>
        <w:fldChar w:fldCharType="end"/>
      </w:r>
      <w:r w:rsidRPr="00EA700F">
        <w:rPr>
          <w:lang w:val="en-US"/>
        </w:rPr>
        <w:t xml:space="preserve">. </w:t>
      </w:r>
    </w:p>
    <w:p w14:paraId="540DF1F9" w14:textId="5B0811B2"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4101E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4101E1" w:rsidRPr="004101E1">
        <w:rPr>
          <w:noProof/>
        </w:rPr>
        <w:t xml:space="preserve">(Merritt </w:t>
      </w:r>
      <w:r w:rsidR="004101E1" w:rsidRPr="004101E1">
        <w:rPr>
          <w:i/>
          <w:noProof/>
        </w:rPr>
        <w:t>et al.</w:t>
      </w:r>
      <w:r w:rsidR="004101E1" w:rsidRPr="004101E1">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4101E1">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4101E1" w:rsidRPr="004101E1">
        <w:rPr>
          <w:noProof/>
          <w:lang w:val="en-US"/>
        </w:rPr>
        <w:t xml:space="preserve">(Merritt </w:t>
      </w:r>
      <w:r w:rsidR="004101E1" w:rsidRPr="004101E1">
        <w:rPr>
          <w:i/>
          <w:noProof/>
          <w:lang w:val="en-US"/>
        </w:rPr>
        <w:t>et al.</w:t>
      </w:r>
      <w:r w:rsidR="004101E1" w:rsidRPr="004101E1">
        <w:rPr>
          <w:noProof/>
          <w:lang w:val="en-US"/>
        </w:rPr>
        <w:t xml:space="preserve"> 2010; Catford </w:t>
      </w:r>
      <w:r w:rsidR="004101E1" w:rsidRPr="004101E1">
        <w:rPr>
          <w:i/>
          <w:noProof/>
          <w:lang w:val="en-US"/>
        </w:rPr>
        <w:t>et al.</w:t>
      </w:r>
      <w:r w:rsidR="004101E1" w:rsidRPr="004101E1">
        <w:rPr>
          <w:noProof/>
          <w:lang w:val="en-US"/>
        </w:rPr>
        <w:t xml:space="preserve"> 2012)</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4101E1">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4101E1" w:rsidRPr="004101E1">
        <w:rPr>
          <w:noProof/>
        </w:rPr>
        <w:t xml:space="preserve">(Poff </w:t>
      </w:r>
      <w:r w:rsidR="004101E1" w:rsidRPr="004101E1">
        <w:rPr>
          <w:i/>
          <w:noProof/>
        </w:rPr>
        <w:t>et al.</w:t>
      </w:r>
      <w:r w:rsidR="004101E1" w:rsidRPr="004101E1">
        <w:rPr>
          <w:noProof/>
        </w:rPr>
        <w:t xml:space="preserve"> 2010; Arthington </w:t>
      </w:r>
      <w:r w:rsidR="004101E1" w:rsidRPr="004101E1">
        <w:rPr>
          <w:i/>
          <w:noProof/>
        </w:rPr>
        <w:t>et al.</w:t>
      </w:r>
      <w:r w:rsidR="004101E1" w:rsidRPr="004101E1">
        <w:rPr>
          <w:noProof/>
        </w:rPr>
        <w:t xml:space="preserve"> 2012)</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70729FA7"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4101E1">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4101E1" w:rsidRPr="004101E1">
        <w:rPr>
          <w:noProof/>
        </w:rPr>
        <w:t xml:space="preserve">(Corenblit </w:t>
      </w:r>
      <w:r w:rsidR="004101E1" w:rsidRPr="004101E1">
        <w:rPr>
          <w:i/>
          <w:noProof/>
        </w:rPr>
        <w:t>et al.</w:t>
      </w:r>
      <w:r w:rsidR="004101E1" w:rsidRPr="004101E1">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4101E1">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4101E1">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4101E1">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4101E1" w:rsidRPr="004101E1">
        <w:rPr>
          <w:noProof/>
        </w:rPr>
        <w:t xml:space="preserve">(Westoby </w:t>
      </w:r>
      <w:r w:rsidR="004101E1" w:rsidRPr="004101E1">
        <w:rPr>
          <w:i/>
          <w:noProof/>
        </w:rPr>
        <w:t>et al.</w:t>
      </w:r>
      <w:r w:rsidR="004101E1" w:rsidRPr="004101E1">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4101E1">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4101E1" w:rsidRPr="004101E1">
        <w:rPr>
          <w:noProof/>
        </w:rPr>
        <w:t xml:space="preserve">(Chave </w:t>
      </w:r>
      <w:r w:rsidR="004101E1" w:rsidRPr="004101E1">
        <w:rPr>
          <w:i/>
          <w:noProof/>
        </w:rPr>
        <w:t>et al.</w:t>
      </w:r>
      <w:r w:rsidR="004101E1" w:rsidRPr="004101E1">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69EFCEC6" w14:textId="36B2FC46" w:rsidR="00EA700F" w:rsidRDefault="00B634E6" w:rsidP="00A22B81">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w:t>
      </w:r>
      <w:r w:rsidRPr="00EA700F">
        <w:lastRenderedPageBreak/>
        <w:t xml:space="preserve">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Pr="00EA700F">
        <w:fldChar w:fldCharType="begin" w:fldLock="1"/>
      </w:r>
      <w:r w:rsidR="004101E1">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r w:rsidRPr="00EA700F">
        <w:t xml:space="preserve">, as well as resistance to pathogens </w:t>
      </w:r>
      <w:r w:rsidRPr="00EA700F">
        <w:fldChar w:fldCharType="begin" w:fldLock="1"/>
      </w:r>
      <w:r w:rsidR="004101E1">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herbivory </w:t>
      </w:r>
      <w:r w:rsidRPr="00EA700F">
        <w:fldChar w:fldCharType="begin" w:fldLock="1"/>
      </w:r>
      <w:r w:rsidR="004101E1">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used for purposes that contribute more directly to fitness, such as production of photosynthetic tissues or propagules, or rapid growth.</w:t>
      </w:r>
    </w:p>
    <w:p w14:paraId="09D9945A" w14:textId="55038EB9"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4101E1">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4101E1" w:rsidRPr="004101E1">
        <w:rPr>
          <w:noProof/>
        </w:rPr>
        <w:t xml:space="preserve">(Adler </w:t>
      </w:r>
      <w:r w:rsidR="004101E1" w:rsidRPr="004101E1">
        <w:rPr>
          <w:i/>
          <w:noProof/>
        </w:rPr>
        <w:t>et al.</w:t>
      </w:r>
      <w:r w:rsidR="004101E1" w:rsidRPr="004101E1">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4101E1">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101E1" w:rsidRPr="004101E1">
        <w:rPr>
          <w:noProof/>
        </w:rPr>
        <w:t xml:space="preserve">(King </w:t>
      </w:r>
      <w:r w:rsidR="004101E1" w:rsidRPr="004101E1">
        <w:rPr>
          <w:i/>
          <w:noProof/>
        </w:rPr>
        <w:t>et al.</w:t>
      </w:r>
      <w:r w:rsidR="004101E1" w:rsidRPr="004101E1">
        <w:rPr>
          <w:noProof/>
        </w:rPr>
        <w:t xml:space="preserve"> 2006; Poorter </w:t>
      </w:r>
      <w:r w:rsidR="004101E1" w:rsidRPr="004101E1">
        <w:rPr>
          <w:i/>
          <w:noProof/>
        </w:rPr>
        <w:t>et al.</w:t>
      </w:r>
      <w:r w:rsidR="004101E1" w:rsidRPr="004101E1">
        <w:rPr>
          <w:noProof/>
        </w:rPr>
        <w:t xml:space="preserve"> 2008, 2010; Kraft </w:t>
      </w:r>
      <w:r w:rsidR="004101E1" w:rsidRPr="004101E1">
        <w:rPr>
          <w:i/>
          <w:noProof/>
        </w:rPr>
        <w:t>et al.</w:t>
      </w:r>
      <w:r w:rsidR="004101E1" w:rsidRPr="004101E1">
        <w:rPr>
          <w:noProof/>
        </w:rPr>
        <w:t xml:space="preserve"> 2010; Wright </w:t>
      </w:r>
      <w:r w:rsidR="004101E1" w:rsidRPr="004101E1">
        <w:rPr>
          <w:i/>
          <w:noProof/>
        </w:rPr>
        <w:t>et al.</w:t>
      </w:r>
      <w:r w:rsidR="004101E1" w:rsidRPr="004101E1">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4101E1">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4101E1" w:rsidRPr="004101E1">
        <w:rPr>
          <w:noProof/>
        </w:rPr>
        <w:t xml:space="preserve">(Russo </w:t>
      </w:r>
      <w:r w:rsidR="004101E1" w:rsidRPr="004101E1">
        <w:rPr>
          <w:i/>
          <w:noProof/>
        </w:rPr>
        <w:t>et al.</w:t>
      </w:r>
      <w:r w:rsidR="004101E1" w:rsidRPr="004101E1">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4101E1">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101E1" w:rsidRPr="004101E1">
        <w:rPr>
          <w:noProof/>
        </w:rPr>
        <w:t xml:space="preserve">(King </w:t>
      </w:r>
      <w:r w:rsidR="004101E1" w:rsidRPr="004101E1">
        <w:rPr>
          <w:i/>
          <w:noProof/>
        </w:rPr>
        <w:t>et al.</w:t>
      </w:r>
      <w:r w:rsidR="004101E1" w:rsidRPr="004101E1">
        <w:rPr>
          <w:noProof/>
        </w:rPr>
        <w:t xml:space="preserve"> 2006; Poorter </w:t>
      </w:r>
      <w:r w:rsidR="004101E1" w:rsidRPr="004101E1">
        <w:rPr>
          <w:i/>
          <w:noProof/>
        </w:rPr>
        <w:t>et al.</w:t>
      </w:r>
      <w:r w:rsidR="004101E1" w:rsidRPr="004101E1">
        <w:rPr>
          <w:noProof/>
        </w:rPr>
        <w:t xml:space="preserve"> 2008, 2010; Kraft </w:t>
      </w:r>
      <w:r w:rsidR="004101E1" w:rsidRPr="004101E1">
        <w:rPr>
          <w:i/>
          <w:noProof/>
        </w:rPr>
        <w:t>et al.</w:t>
      </w:r>
      <w:r w:rsidR="004101E1" w:rsidRPr="004101E1">
        <w:rPr>
          <w:noProof/>
        </w:rPr>
        <w:t xml:space="preserve"> 2010; Wright </w:t>
      </w:r>
      <w:r w:rsidR="004101E1" w:rsidRPr="004101E1">
        <w:rPr>
          <w:i/>
          <w:noProof/>
        </w:rPr>
        <w:t>et al.</w:t>
      </w:r>
      <w:r w:rsidR="004101E1" w:rsidRPr="004101E1">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4101E1">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Following 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t>.Of</w:t>
      </w:r>
      <w:r w:rsidR="009422EA" w:rsidRPr="00EA700F">
        <w:t xml:space="preserve"> </w:t>
      </w:r>
      <w:r w:rsidRPr="00EA700F">
        <w:t xml:space="preserve">those trees that experienced major stem and branch damage, lower wood density trees were more likely to resprout and recover biomass faster post-disturbance </w:t>
      </w:r>
      <w:r w:rsidRPr="00EA700F">
        <w:fldChar w:fldCharType="begin" w:fldLock="1"/>
      </w:r>
      <w:r w:rsidR="004101E1">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4101E1" w:rsidRPr="004101E1">
        <w:rPr>
          <w:noProof/>
        </w:rPr>
        <w:t xml:space="preserve">(Curran </w:t>
      </w:r>
      <w:r w:rsidR="004101E1" w:rsidRPr="004101E1">
        <w:rPr>
          <w:i/>
          <w:noProof/>
        </w:rPr>
        <w:t>et al.</w:t>
      </w:r>
      <w:r w:rsidR="004101E1" w:rsidRPr="004101E1">
        <w:rPr>
          <w:noProof/>
        </w:rPr>
        <w:t xml:space="preserve"> 2008)</w:t>
      </w:r>
      <w:r w:rsidRPr="00EA700F">
        <w:fldChar w:fldCharType="end"/>
      </w:r>
      <w:r w:rsidRPr="00EA700F">
        <w:t xml:space="preserve">. 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4A9B3D6F"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4101E1">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4101E1">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rainfall while others (</w:t>
      </w:r>
      <w:r w:rsidR="00B634E6" w:rsidRPr="00EA700F">
        <w:fldChar w:fldCharType="begin" w:fldLock="1"/>
      </w:r>
      <w:r w:rsidR="004101E1">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4101E1">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4101E1">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 xml:space="preserve">(Westoby 1998; Reich &amp; Wright 2003; Swenson &amp; </w:t>
      </w:r>
      <w:r w:rsidR="009422EA" w:rsidRPr="009422EA">
        <w:rPr>
          <w:noProof/>
        </w:rPr>
        <w:lastRenderedPageBreak/>
        <w:t>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r w:rsidRPr="00EA700F">
        <w:rPr>
          <w:b/>
        </w:rPr>
        <w:t>Methods</w:t>
      </w:r>
    </w:p>
    <w:p w14:paraId="20719208" w14:textId="77777777" w:rsidR="00B634E6" w:rsidRPr="00EA700F" w:rsidRDefault="00B634E6" w:rsidP="00A22B81">
      <w:pPr>
        <w:spacing w:line="360" w:lineRule="auto"/>
        <w:jc w:val="both"/>
        <w:rPr>
          <w:b/>
        </w:rPr>
      </w:pPr>
      <w:r w:rsidRPr="00EA700F">
        <w:rPr>
          <w:b/>
        </w:rPr>
        <w:t>Study site selection</w:t>
      </w:r>
    </w:p>
    <w:p w14:paraId="3FFC0F8D" w14:textId="5CA00622" w:rsidR="00B634E6" w:rsidRDefault="00B634E6" w:rsidP="00A22B81">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4101E1">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 for determining a minimally redundant set of hydrological descriptors. </w:t>
      </w:r>
      <w:r w:rsidRPr="00EA700F">
        <w:fldChar w:fldCharType="begin" w:fldLock="1"/>
      </w:r>
      <w:r w:rsidR="004101E1">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et al. (2010).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alia’s status as the most hydrologically variable continent in the world</w:t>
      </w:r>
      <w:r w:rsidR="005B4881">
        <w:t xml:space="preserve"> </w:t>
      </w:r>
      <w:r w:rsidR="005B4881">
        <w:fldChar w:fldCharType="begin" w:fldLock="1"/>
      </w:r>
      <w:r w:rsidR="004101E1">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r w:rsidR="00C27C76">
        <w:t xml:space="preserve">Austalian river systems, with their broad range of hydrologic variability, therefore, may serve as a model for increased hydrologic variability in other regions under future climates. </w:t>
      </w:r>
      <w:r w:rsidRPr="00EA700F">
        <w:t xml:space="preserve">Five sites per hydrological class were selected based on the </w:t>
      </w:r>
      <w:r w:rsidR="0085737E">
        <w:t xml:space="preserve">following </w:t>
      </w:r>
      <w:r w:rsidRPr="00EA700F">
        <w:t>criteria</w:t>
      </w:r>
      <w:r w:rsidR="0085737E">
        <w:t>:</w:t>
      </w:r>
    </w:p>
    <w:p w14:paraId="20EA697E" w14:textId="7A02C80F" w:rsidR="007166A1" w:rsidRPr="00EA700F" w:rsidRDefault="00B634E6" w:rsidP="00A22B81">
      <w:pPr>
        <w:autoSpaceDE w:val="0"/>
        <w:autoSpaceDN w:val="0"/>
        <w:adjustRightInd w:val="0"/>
        <w:spacing w:after="0" w:line="360" w:lineRule="auto"/>
        <w:jc w:val="both"/>
      </w:pPr>
      <w:r w:rsidRPr="00EA700F">
        <w:lastRenderedPageBreak/>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4101E1">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the </w:t>
      </w:r>
      <w:r w:rsidR="009422EA">
        <w:t xml:space="preserve"> bankfull </w:t>
      </w:r>
      <w:r w:rsidRPr="00EA700F">
        <w:t xml:space="preserve">channel edge), </w:t>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4101E1">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4101E1" w:rsidRPr="004101E1">
        <w:rPr>
          <w:rFonts w:cs="Helvetica"/>
          <w:noProof/>
        </w:rPr>
        <w:t xml:space="preserve">(Healy </w:t>
      </w:r>
      <w:r w:rsidR="004101E1" w:rsidRPr="004101E1">
        <w:rPr>
          <w:rFonts w:cs="Helvetica"/>
          <w:i/>
          <w:noProof/>
        </w:rPr>
        <w:t>et al.</w:t>
      </w:r>
      <w:r w:rsidR="004101E1" w:rsidRPr="004101E1">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shrub (1-4 m), subcanopy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2B435D14"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Pr="008F5D9C">
        <w:rPr>
          <w:rFonts w:asciiTheme="minorHAnsi" w:hAnsiTheme="minorHAnsi" w:cs="Arial"/>
          <w:b w:val="0"/>
          <w:bCs w:val="0"/>
          <w:sz w:val="22"/>
          <w:szCs w:val="22"/>
        </w:rPr>
        <w:t>threaded increment borer (Hagl</w:t>
      </w:r>
      <w:r w:rsidRPr="008F5D9C">
        <w:rPr>
          <w:rFonts w:asciiTheme="minorHAnsi" w:hAnsiTheme="minorHAnsi"/>
          <w:b w:val="0"/>
          <w:sz w:val="22"/>
          <w:szCs w:val="22"/>
        </w:rPr>
        <w:t>ö</w:t>
      </w:r>
      <w:r w:rsidRPr="008F5D9C">
        <w:rPr>
          <w:rFonts w:asciiTheme="minorHAnsi" w:hAnsiTheme="minorHAnsi" w:cs="Arial"/>
          <w:b w:val="0"/>
          <w:bCs w:val="0"/>
          <w:sz w:val="22"/>
          <w:szCs w:val="22"/>
        </w:rPr>
        <w:t>f</w:t>
      </w:r>
      <w:r w:rsidR="00915E20" w:rsidRPr="008F5D9C">
        <w:rPr>
          <w:rFonts w:asciiTheme="minorHAnsi" w:hAnsiTheme="minorHAnsi" w:cs="Arial"/>
          <w:b w:val="0"/>
          <w:bCs w:val="0"/>
          <w:sz w:val="22"/>
          <w:szCs w:val="22"/>
        </w:rPr>
        <w:t>,</w:t>
      </w:r>
      <w:r w:rsidRPr="008F5D9C">
        <w:rPr>
          <w:rFonts w:asciiTheme="minorHAnsi" w:hAnsiTheme="minorHAnsi" w:cs="Arial"/>
          <w:b w:val="0"/>
          <w:bCs w:val="0"/>
          <w:sz w:val="22"/>
          <w:szCs w:val="22"/>
        </w:rPr>
        <w:t xml:space="preserve"> Sweden)</w:t>
      </w:r>
      <w:r w:rsidR="0085737E" w:rsidRPr="008F5D9C">
        <w:rPr>
          <w:rFonts w:asciiTheme="minorHAnsi" w:hAnsiTheme="minorHAnsi" w:cs="Arial"/>
          <w:b w:val="0"/>
          <w:bCs w:val="0"/>
          <w:sz w:val="22"/>
          <w:szCs w:val="22"/>
        </w:rPr>
        <w:t>.</w:t>
      </w:r>
      <w:r w:rsidRPr="008F5D9C">
        <w:rPr>
          <w:rFonts w:asciiTheme="minorHAnsi" w:hAnsiTheme="minorHAnsi" w:cs="Arial"/>
          <w:b w:val="0"/>
          <w:bCs w:val="0"/>
          <w:sz w:val="22"/>
          <w:szCs w:val="22"/>
        </w:rPr>
        <w:t xml:space="preserve"> Samples were extracted from the base of the main trunk, 10 cm above the leaf litter level, and air-dried at 20-45</w:t>
      </w:r>
      <w:r w:rsidR="006E5D88" w:rsidRPr="008F5D9C">
        <w:rPr>
          <w:rFonts w:asciiTheme="minorHAnsi" w:hAnsiTheme="minorHAnsi" w:cs="Arial"/>
          <w:b w:val="0"/>
          <w:bCs w:val="0"/>
          <w:sz w:val="22"/>
          <w:szCs w:val="22"/>
        </w:rPr>
        <w:t xml:space="preserve"> </w:t>
      </w:r>
      <w:r w:rsidRPr="008F5D9C">
        <w:rPr>
          <w:rFonts w:asciiTheme="minorHAnsi" w:hAnsiTheme="minorHAnsi" w:cs="Arial"/>
          <w:b w:val="0"/>
          <w:bCs w:val="0"/>
          <w:sz w:val="22"/>
          <w:szCs w:val="22"/>
        </w:rPr>
        <w:t xml:space="preserve">°C. On return to the laboratory, samples were rehydrated in deionised water and </w:t>
      </w:r>
      <w:r w:rsidR="0085737E" w:rsidRPr="008F5D9C">
        <w:rPr>
          <w:rFonts w:asciiTheme="minorHAnsi" w:hAnsiTheme="minorHAnsi" w:cs="Arial"/>
          <w:b w:val="0"/>
          <w:bCs w:val="0"/>
          <w:sz w:val="22"/>
          <w:szCs w:val="22"/>
        </w:rPr>
        <w:t>10 mm sections of mature w</w:t>
      </w:r>
      <w:r w:rsidR="00290091" w:rsidRPr="008F5D9C">
        <w:rPr>
          <w:rFonts w:asciiTheme="minorHAnsi" w:hAnsiTheme="minorHAnsi" w:cs="Arial"/>
          <w:b w:val="0"/>
          <w:bCs w:val="0"/>
          <w:sz w:val="22"/>
          <w:szCs w:val="22"/>
        </w:rPr>
        <w:t>ood were cut with a razor</w:t>
      </w:r>
      <w:r w:rsidRPr="008F5D9C">
        <w:rPr>
          <w:rFonts w:asciiTheme="minorHAnsi" w:hAnsiTheme="minorHAnsi" w:cs="Arial"/>
          <w:b w:val="0"/>
          <w:bCs w:val="0"/>
          <w:sz w:val="22"/>
          <w:szCs w:val="22"/>
        </w:rPr>
        <w:t xml:space="preserve">, using visual inspection of vessel occlusion as an indicator of </w:t>
      </w:r>
      <w:r w:rsidR="00290091" w:rsidRPr="008F5D9C">
        <w:rPr>
          <w:rFonts w:asciiTheme="minorHAnsi" w:hAnsiTheme="minorHAnsi" w:cs="Arial"/>
          <w:b w:val="0"/>
          <w:bCs w:val="0"/>
          <w:sz w:val="22"/>
          <w:szCs w:val="22"/>
        </w:rPr>
        <w:t>maturity</w:t>
      </w:r>
      <w:r w:rsidRPr="008F5D9C">
        <w:rPr>
          <w:rFonts w:asciiTheme="minorHAnsi" w:hAnsiTheme="minorHAnsi" w:cs="Arial"/>
          <w:b w:val="0"/>
          <w:bCs w:val="0"/>
          <w:sz w:val="22"/>
          <w:szCs w:val="22"/>
        </w:rPr>
        <w:t xml:space="preserve">. Sections were measured </w:t>
      </w:r>
      <w:r w:rsidRPr="008F5D9C">
        <w:rPr>
          <w:rFonts w:asciiTheme="minorHAnsi" w:hAnsiTheme="minorHAnsi" w:cs="Arial"/>
          <w:b w:val="0"/>
          <w:bCs w:val="0"/>
          <w:sz w:val="22"/>
          <w:szCs w:val="22"/>
        </w:rPr>
        <w:lastRenderedPageBreak/>
        <w:t xml:space="preserve">(x, y and z dimensions) with </w:t>
      </w:r>
      <w:r w:rsidR="00180A63" w:rsidRPr="008F5D9C">
        <w:rPr>
          <w:rFonts w:asciiTheme="minorHAnsi" w:hAnsiTheme="minorHAnsi" w:cs="Arial"/>
          <w:b w:val="0"/>
          <w:bCs w:val="0"/>
          <w:sz w:val="22"/>
          <w:szCs w:val="22"/>
        </w:rPr>
        <w:t>callipers</w:t>
      </w:r>
      <w:r w:rsidRPr="008F5D9C">
        <w:rPr>
          <w:rFonts w:asciiTheme="minorHAnsi" w:hAnsiTheme="minorHAnsi" w:cs="Arial"/>
          <w:b w:val="0"/>
          <w:bCs w:val="0"/>
          <w:sz w:val="22"/>
          <w:szCs w:val="22"/>
        </w:rPr>
        <w:t xml:space="preserve"> (</w:t>
      </w:r>
      <w:r w:rsidR="008F5D9C" w:rsidRPr="008F5D9C">
        <w:rPr>
          <w:rFonts w:asciiTheme="minorHAnsi" w:hAnsiTheme="minorHAnsi" w:cs="Arial"/>
          <w:b w:val="0"/>
          <w:bCs w:val="0"/>
          <w:sz w:val="22"/>
          <w:szCs w:val="22"/>
        </w:rPr>
        <w:t>Mitutoyo, Aurora, USA</w:t>
      </w:r>
      <w:r w:rsidRPr="008F5D9C">
        <w:rPr>
          <w:rFonts w:asciiTheme="minorHAnsi" w:hAnsiTheme="minorHAnsi" w:cs="Arial"/>
          <w:b w:val="0"/>
          <w:bCs w:val="0"/>
          <w:sz w:val="22"/>
          <w:szCs w:val="22"/>
        </w:rPr>
        <w:t>) to calculate wet volume, then oven-dried at 80°C for 48 hours and weighed using a microbalance (Mettler Toledo</w:t>
      </w:r>
      <w:r w:rsidR="00915E20" w:rsidRPr="008F5D9C">
        <w:rPr>
          <w:rFonts w:asciiTheme="minorHAnsi" w:hAnsiTheme="minorHAnsi" w:cs="Arial"/>
          <w:b w:val="0"/>
          <w:bCs w:val="0"/>
          <w:sz w:val="22"/>
          <w:szCs w:val="22"/>
        </w:rPr>
        <w:t>,</w:t>
      </w:r>
      <w:r w:rsidR="00915E20" w:rsidRPr="0059190A">
        <w:rPr>
          <w:rFonts w:asciiTheme="minorHAnsi" w:hAnsiTheme="minorHAnsi" w:cs="Arial"/>
          <w:b w:val="0"/>
          <w:bCs w:val="0"/>
          <w:sz w:val="22"/>
          <w:szCs w:val="22"/>
        </w:rPr>
        <w:t xml:space="preserve"> Greifensee, Switzerland</w:t>
      </w:r>
      <w:r w:rsidRPr="0059190A">
        <w:rPr>
          <w:rFonts w:asciiTheme="minorHAnsi" w:hAnsiTheme="minorHAnsi" w:cs="Arial"/>
          <w:b w:val="0"/>
          <w:bCs w:val="0"/>
          <w:sz w:val="22"/>
          <w:szCs w:val="22"/>
        </w:rPr>
        <w:t xml:space="preserve">). </w:t>
      </w:r>
      <w:r w:rsidRPr="0059190A">
        <w:rPr>
          <w:rFonts w:asciiTheme="minorHAnsi" w:hAnsiTheme="minorHAnsi"/>
          <w:b w:val="0"/>
          <w:sz w:val="22"/>
          <w:szCs w:val="22"/>
        </w:rPr>
        <w:t>Wood density was then calculated as the ratio of oven dry mass to wet volume (g/cm</w:t>
      </w:r>
      <w:r w:rsidRPr="0059190A">
        <w:rPr>
          <w:rFonts w:asciiTheme="minorHAnsi" w:hAnsiTheme="minorHAnsi"/>
          <w:b w:val="0"/>
          <w:sz w:val="22"/>
          <w:szCs w:val="22"/>
          <w:vertAlign w:val="superscript"/>
        </w:rPr>
        <w:t>3</w:t>
      </w:r>
      <w:r w:rsidRPr="0059190A">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3C905791"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7" w:history="1">
        <w:r w:rsidRPr="00EA700F">
          <w:rPr>
            <w:rStyle w:val="Hyperlink"/>
          </w:rPr>
          <w:t>http://realtimedata.water.nsw.gov.au/water.stm</w:t>
        </w:r>
      </w:hyperlink>
      <w:r w:rsidRPr="00EA700F">
        <w:t>) for NSW sites, and the Victoria State Government’s Water Measurement Information System website (</w:t>
      </w:r>
      <w:hyperlink r:id="rId8"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timestamped average daily flow datapoints in units of megalitres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4101E1">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 For Mammy Johnson’s River, Mann River, Sportsman’s Creek and Wallagaraugh River, multiple linear regression was chosen as the most appropriate method. Linear interpolation was used for Jilliby Creek data.</w:t>
      </w:r>
    </w:p>
    <w:p w14:paraId="288A9CA3" w14:textId="4810DA4D" w:rsidR="00B634E6" w:rsidRPr="00EA700F" w:rsidRDefault="00B634E6" w:rsidP="00A22B81">
      <w:pPr>
        <w:spacing w:line="360" w:lineRule="auto"/>
        <w:jc w:val="both"/>
      </w:pPr>
      <w:r w:rsidRPr="00EA700F">
        <w:t xml:space="preserve">A set of </w:t>
      </w:r>
      <w:r w:rsidR="004247CF">
        <w:t xml:space="preserve">24 </w:t>
      </w:r>
      <w:r w:rsidRPr="00EA700F">
        <w:t>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74AD98E1" w14:textId="77777777" w:rsidR="00377604" w:rsidRDefault="00377604" w:rsidP="00A22B81">
      <w:pPr>
        <w:spacing w:line="360" w:lineRule="auto"/>
        <w:jc w:val="both"/>
      </w:pPr>
    </w:p>
    <w:p w14:paraId="55ED99EF" w14:textId="35C93842" w:rsidR="00B634E6" w:rsidRDefault="00B634E6" w:rsidP="00A22B81">
      <w:pPr>
        <w:spacing w:line="360" w:lineRule="auto"/>
        <w:jc w:val="both"/>
      </w:pPr>
      <w:r w:rsidRPr="00EA700F">
        <w:t>Finally, we performed permutational multivariate analysis of variance using distance matrice</w:t>
      </w:r>
      <w:r w:rsidR="00947919">
        <w:t xml:space="preserve">s, using the vegan package in R </w:t>
      </w:r>
      <w:r w:rsidR="00947919">
        <w:fldChar w:fldCharType="begin" w:fldLock="1"/>
      </w:r>
      <w:r w:rsidR="004101E1">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4101E1" w:rsidRPr="004101E1">
        <w:rPr>
          <w:noProof/>
        </w:rPr>
        <w:t xml:space="preserve">(Oksanen </w:t>
      </w:r>
      <w:r w:rsidR="004101E1" w:rsidRPr="004101E1">
        <w:rPr>
          <w:i/>
          <w:noProof/>
        </w:rPr>
        <w:t>et al.</w:t>
      </w:r>
      <w:r w:rsidR="004101E1" w:rsidRPr="004101E1">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lastRenderedPageBreak/>
        <w:t>Data analysis</w:t>
      </w:r>
    </w:p>
    <w:p w14:paraId="31652934" w14:textId="07EA9D3D"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4101E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w:t>
      </w:r>
      <w:r w:rsidR="0037340A">
        <w:t xml:space="preserve">The R code used for these analyses can be downloaded from </w:t>
      </w:r>
      <w:hyperlink r:id="rId9" w:history="1">
        <w:r w:rsidR="0037340A" w:rsidRPr="0037340A">
          <w:rPr>
            <w:rStyle w:val="Hyperlink"/>
            <w:color w:val="auto"/>
            <w:u w:val="none"/>
          </w:rPr>
          <w:t>https://github.com/jamesrlawson/riparian-WD/tree/master/scripts</w:t>
        </w:r>
      </w:hyperlink>
      <w:r w:rsidR="0037340A">
        <w:t xml:space="preserve">. </w:t>
      </w:r>
      <w:r>
        <w:t>Statistical significance was thresholded at alpha = 0.05.</w:t>
      </w:r>
      <w:r w:rsidR="0037340A" w:rsidRPr="0037340A">
        <w:t xml:space="preserve"> </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m), subcanopy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Tukey’s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47DDA709"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Hochberg (BH) procedure for controlling family-wise error rate</w:t>
      </w:r>
      <w:r w:rsidR="006F4B8F">
        <w:t xml:space="preserve"> (stats package, </w:t>
      </w:r>
      <w:r w:rsidR="006F4B8F">
        <w:fldChar w:fldCharType="begin" w:fldLock="1"/>
      </w:r>
      <w:r w:rsidR="004101E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F42B80">
        <w:fldChar w:fldCharType="begin" w:fldLock="1"/>
      </w:r>
      <w:r w:rsidR="004101E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718CA37B" w14:textId="5644D9FE" w:rsidR="00B634E6" w:rsidRPr="00EA700F" w:rsidRDefault="00335320" w:rsidP="00A22B81">
      <w:pPr>
        <w:spacing w:line="360" w:lineRule="auto"/>
        <w:jc w:val="both"/>
        <w:rPr>
          <w:b/>
        </w:rPr>
      </w:pPr>
      <w:r w:rsidRPr="00EA700F">
        <w:rPr>
          <w:b/>
        </w:rPr>
        <w:lastRenderedPageBreak/>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Stable baseflow rivers</w:t>
      </w:r>
      <w:r w:rsidRPr="00EA700F">
        <w:t xml:space="preserve"> were most different from unpredictable intermittent rivers</w:t>
      </w:r>
      <w:r w:rsidR="00133AB6">
        <w:t xml:space="preserve"> (p = 0.011, </w:t>
      </w:r>
      <w:r w:rsidRPr="00EA700F">
        <w:t>R</w:t>
      </w:r>
      <w:r w:rsidRPr="00EA700F">
        <w:rPr>
          <w:vertAlign w:val="superscript"/>
        </w:rPr>
        <w:t>2</w:t>
      </w:r>
      <w:r w:rsidRPr="00EA700F">
        <w:t xml:space="preserve"> = 0.644, and slightly less so from unpredictable baseflow rivers </w:t>
      </w:r>
      <w:r w:rsidR="00133AB6">
        <w:t xml:space="preserve">(p = 0.005, </w:t>
      </w:r>
      <w:r w:rsidRPr="00EA700F">
        <w:t>R</w:t>
      </w:r>
      <w:r w:rsidRPr="00EA700F">
        <w:rPr>
          <w:vertAlign w:val="superscript"/>
        </w:rPr>
        <w:t>2</w:t>
      </w:r>
      <w:r w:rsidRPr="00EA700F">
        <w:t xml:space="preserve"> = 0.617</w:t>
      </w:r>
      <w:r w:rsidR="00133AB6">
        <w:t>)</w:t>
      </w:r>
      <w:r w:rsidRPr="00EA700F">
        <w:t>. Unpredictable intermittent and unpredictable baseflow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433A020D" w:rsidR="00B634E6" w:rsidRPr="00EA700F" w:rsidRDefault="00B634E6" w:rsidP="00A22B81">
      <w:pPr>
        <w:spacing w:line="360" w:lineRule="auto"/>
        <w:jc w:val="both"/>
      </w:pPr>
      <w:r w:rsidRPr="00EA700F">
        <w:t>Using abundance weighted site mean values, wood density was found to be significantly different between unpredictable baseflow rivers and stable baseflow rivers. The difference b</w:t>
      </w:r>
      <w:r w:rsidR="00180A63">
        <w:t>e</w:t>
      </w:r>
      <w:r w:rsidRPr="00EA700F">
        <w:t xml:space="preserve">tween unpredictable intermittent rivers and stable baseflow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baseflow – unpredictable baseflow, stable baseflow – unpredictable intermittent, unpredictable baseflow – unpredictable intermittent</w:t>
      </w:r>
      <w:r w:rsidR="0037340A">
        <w:t xml:space="preserve"> </w:t>
      </w:r>
      <w:r w:rsidR="00B542DB">
        <w:t xml:space="preserve">hydrological classes, </w:t>
      </w:r>
      <w:r w:rsidR="002E57A8">
        <w:t>respectively</w:t>
      </w:r>
      <w:r w:rsidR="00D25848">
        <w:t>.</w:t>
      </w:r>
      <w:r w:rsidRPr="00EA700F">
        <w:t xml:space="preserve"> </w:t>
      </w:r>
      <w:r w:rsidR="00D25848">
        <w:t xml:space="preserve"> </w:t>
      </w:r>
      <w:r w:rsidRPr="00EA700F">
        <w:br/>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d,e)</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Fig 3d)</w:t>
      </w:r>
      <w:r w:rsidR="00B634E6" w:rsidRPr="00EA700F">
        <w:t xml:space="preserve"> in flood magnitude did not show a significant relationship with wood density after Benjamini-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relative to other stable winter baseflow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b)</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72352929" w14:textId="364E0ABF" w:rsidR="00377604" w:rsidRDefault="00B634E6" w:rsidP="00A22B81">
      <w:pPr>
        <w:spacing w:line="360" w:lineRule="auto"/>
        <w:jc w:val="both"/>
      </w:pPr>
      <w:r w:rsidRPr="00EA700F">
        <w:lastRenderedPageBreak/>
        <w:t xml:space="preserve">We found denser woody tissues were increasingly favoured as </w:t>
      </w:r>
      <w:r w:rsidR="00617ABD">
        <w:t xml:space="preserve">baseflow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 4b)</w:t>
      </w:r>
      <w:r w:rsidRPr="00EA700F">
        <w:t>, pointing to a strong effect from years in which ba</w:t>
      </w:r>
      <w:r w:rsidR="00617ABD">
        <w:t xml:space="preserve">seflow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56159FFE" w14:textId="1A6C9BF8" w:rsidR="00B634E6" w:rsidRPr="00EA700F" w:rsidRDefault="00DE7C76" w:rsidP="00A22B81">
      <w:pPr>
        <w:spacing w:line="360" w:lineRule="auto"/>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interannual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seral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w:t>
      </w:r>
      <w:r w:rsidR="007C7EC3">
        <w:t>84</w:t>
      </w:r>
      <w:r w:rsidRPr="00EA700F">
        <w:t>% of variation. The remaining variation was split between several minor axes.</w:t>
      </w:r>
    </w:p>
    <w:p w14:paraId="10D03204" w14:textId="515BD49C" w:rsidR="00650D8B" w:rsidRPr="00EA700F" w:rsidRDefault="001049B7" w:rsidP="00A22B81">
      <w:pPr>
        <w:tabs>
          <w:tab w:val="left" w:pos="3456"/>
        </w:tabs>
        <w:spacing w:line="360" w:lineRule="auto"/>
        <w:jc w:val="both"/>
      </w:pPr>
      <w:r w:rsidRPr="00EA700F">
        <w:lastRenderedPageBreak/>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r w:rsidR="009002D5">
        <w:t xml:space="preserve">interannual </w:t>
      </w:r>
      <w:r w:rsidR="00B634E6" w:rsidRPr="00EA700F">
        <w:t xml:space="preserve">baseflow variability and high intensity flooding </w:t>
      </w:r>
      <w:r w:rsidR="00F31C9B">
        <w:t xml:space="preserve">were </w:t>
      </w:r>
      <w:r w:rsidR="00377604">
        <w:t xml:space="preserve">loaded towards </w:t>
      </w:r>
      <w:r w:rsidR="00B634E6" w:rsidRPr="00EA700F">
        <w:t>the negative end. Stable baseflow rivers exhibit</w:t>
      </w:r>
      <w:r w:rsidR="00F31C9B">
        <w:t>ed</w:t>
      </w:r>
      <w:r w:rsidR="00B634E6" w:rsidRPr="00EA700F">
        <w:t xml:space="preserve"> lower site mean wood density, and </w:t>
      </w:r>
      <w:r w:rsidR="00F31C9B">
        <w:t>we</w:t>
      </w:r>
      <w:r w:rsidR="00B634E6" w:rsidRPr="00EA700F">
        <w:t>re clustered at the ‘mild’ positive end of the PC1 gradient. Unpredictable baseflow and unpredictable intermittent rivers overlap</w:t>
      </w:r>
      <w:r w:rsidR="00F31C9B">
        <w:t>ped</w:t>
      </w:r>
      <w:r w:rsidR="00B634E6" w:rsidRPr="00EA700F">
        <w:t xml:space="preserve"> across PC1 and </w:t>
      </w:r>
      <w:r w:rsidR="00F31C9B">
        <w:t>we</w:t>
      </w:r>
      <w:r w:rsidR="00B634E6" w:rsidRPr="00EA700F">
        <w:t xml:space="preserve">re located distally 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0693D38A" w14:textId="55F5F08F" w:rsidR="00271470" w:rsidRDefault="00650D8B" w:rsidP="00A22B81">
      <w:pPr>
        <w:spacing w:line="360" w:lineRule="auto"/>
        <w:jc w:val="both"/>
        <w:rPr>
          <w:b/>
        </w:rPr>
      </w:pPr>
      <w:r w:rsidRPr="00EA700F">
        <w:rPr>
          <w:b/>
        </w:rPr>
        <w:t>Discussion</w:t>
      </w:r>
    </w:p>
    <w:p w14:paraId="2027DE66" w14:textId="704783D9" w:rsidR="00B634E6" w:rsidRPr="00EA700F" w:rsidRDefault="00271470" w:rsidP="00A22B81">
      <w:pPr>
        <w:spacing w:line="360" w:lineRule="auto"/>
        <w:jc w:val="both"/>
      </w:pPr>
      <w:r>
        <w:t xml:space="preserve">We sought to understand how flooding disturbance and hydrological unpredictability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ecohydrological classification as a coarse but useful tool in </w:t>
      </w:r>
      <w:r w:rsidR="00B118A6">
        <w:t xml:space="preserve">understanding </w:t>
      </w:r>
      <w:r w:rsidR="00B634E6" w:rsidRPr="00EA700F">
        <w:t>riparian functional ecology.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48BC1A0" w14:textId="25BFB8AE" w:rsidR="00B634E6" w:rsidRPr="00EA700F" w:rsidRDefault="00B634E6" w:rsidP="00A22B81">
      <w:pPr>
        <w:spacing w:line="360" w:lineRule="auto"/>
        <w:jc w:val="both"/>
      </w:pPr>
      <w:r w:rsidRPr="00EA700F">
        <w:t xml:space="preserve">We found that wood density increased with intensity of flooding disturbance. Wood density was not correlated with the frequency of high flow </w:t>
      </w:r>
      <w:r w:rsidR="00876C83">
        <w:t>spells</w:t>
      </w:r>
      <w:r w:rsidRPr="00EA700F">
        <w:t xml:space="preserve">,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Pr="00EA700F">
        <w:t>wood density, indicates the influence of low frequency, intensely flashy outlier flow events not captured by the mean</w:t>
      </w:r>
      <w:r w:rsidR="00B118A6">
        <w:t xml:space="preserve"> as </w:t>
      </w:r>
      <w:r w:rsidR="005D0A6C">
        <w:t>important hydrological drivers</w:t>
      </w:r>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t>
      </w:r>
      <w:r w:rsidR="00E2757B">
        <w:t>This observation</w:t>
      </w:r>
      <w:r w:rsidR="003C657A">
        <w:t xml:space="preserve"> also suggests that selection is taking place on the adult stage rather than on seedlings</w:t>
      </w:r>
      <w:r w:rsidR="00E2757B">
        <w:t xml:space="preserve"> – indicating that survival is more influential on population </w:t>
      </w:r>
      <w:r w:rsidR="00BF3D08">
        <w:t>dynamics</w:t>
      </w:r>
      <w:r w:rsidR="00E2757B">
        <w:t xml:space="preserve"> in these environments than </w:t>
      </w:r>
      <w:r w:rsidR="00E2757B">
        <w:lastRenderedPageBreak/>
        <w:t xml:space="preserve">individual growth or fecundity </w:t>
      </w:r>
      <w:r w:rsidR="00E2757B">
        <w:fldChar w:fldCharType="begin" w:fldLock="1"/>
      </w:r>
      <w:r w:rsidR="004101E1">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4101E1" w:rsidRPr="004101E1">
        <w:rPr>
          <w:noProof/>
        </w:rPr>
        <w:t xml:space="preserve">(Adler </w:t>
      </w:r>
      <w:r w:rsidR="004101E1" w:rsidRPr="004101E1">
        <w:rPr>
          <w:i/>
          <w:noProof/>
        </w:rPr>
        <w:t>et al.</w:t>
      </w:r>
      <w:r w:rsidR="004101E1" w:rsidRPr="004101E1">
        <w:rPr>
          <w:noProof/>
        </w:rPr>
        <w:t xml:space="preserve"> 2014)</w:t>
      </w:r>
      <w:r w:rsidR="00E2757B">
        <w:fldChar w:fldCharType="end"/>
      </w:r>
      <w:r w:rsidR="003C657A">
        <w:t xml:space="preserve">. </w:t>
      </w:r>
      <w:r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Pr="00EA700F">
        <w:t xml:space="preserve">tend to overcompensate for mechanical stress, with investment in defences increasing cumulatively in response to rare, extreme events (Cohen &amp; Mangel 1999, Telewski 1995). </w:t>
      </w:r>
    </w:p>
    <w:p w14:paraId="708FF768" w14:textId="49A8906D" w:rsidR="00B634E6" w:rsidRPr="00EA700F" w:rsidRDefault="005D0A6C" w:rsidP="00A22B81">
      <w:pPr>
        <w:spacing w:line="360" w:lineRule="auto"/>
        <w:jc w:val="both"/>
      </w:pPr>
      <w:r>
        <w:t>M</w:t>
      </w:r>
      <w:r w:rsidRPr="00EA700F">
        <w:t xml:space="preserve">ean wood density </w:t>
      </w:r>
      <w:r w:rsidR="00B634E6" w:rsidRPr="00EA700F">
        <w:t xml:space="preserve">was also strongly </w:t>
      </w:r>
      <w:r>
        <w:t>associated with p</w:t>
      </w:r>
      <w:r w:rsidRPr="00EA700F">
        <w:t>redictability of water availability in the riparian zone</w:t>
      </w:r>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r>
        <w:t>are likely to</w:t>
      </w:r>
      <w:r w:rsidRPr="00EA700F">
        <w:t xml:space="preserve"> </w:t>
      </w:r>
      <w:r w:rsidR="00B634E6" w:rsidRPr="00EA700F">
        <w:t xml:space="preserve">experience more intense pulses of water stress. </w:t>
      </w:r>
    </w:p>
    <w:p w14:paraId="5E133A47" w14:textId="2A83FE15"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4101E1">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4101E1" w:rsidRPr="004101E1">
        <w:rPr>
          <w:noProof/>
        </w:rPr>
        <w:t xml:space="preserve">(Hacke </w:t>
      </w:r>
      <w:r w:rsidR="004101E1" w:rsidRPr="004101E1">
        <w:rPr>
          <w:i/>
          <w:noProof/>
        </w:rPr>
        <w:t>et al.</w:t>
      </w:r>
      <w:r w:rsidR="004101E1" w:rsidRPr="004101E1">
        <w:rPr>
          <w:noProof/>
        </w:rPr>
        <w:t xml:space="preserve"> 2001; Jacobsen &amp; Ewers 2005; Jacobsen </w:t>
      </w:r>
      <w:r w:rsidR="004101E1" w:rsidRPr="004101E1">
        <w:rPr>
          <w:i/>
          <w:noProof/>
        </w:rPr>
        <w:t>et al.</w:t>
      </w:r>
      <w:r w:rsidR="004101E1" w:rsidRPr="004101E1">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4101E1">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4101E1" w:rsidRPr="004101E1">
        <w:rPr>
          <w:noProof/>
        </w:rPr>
        <w:t xml:space="preserve">(Martínez-Cabrera </w:t>
      </w:r>
      <w:r w:rsidR="004101E1" w:rsidRPr="004101E1">
        <w:rPr>
          <w:i/>
          <w:noProof/>
        </w:rPr>
        <w:t>et al.</w:t>
      </w:r>
      <w:r w:rsidR="004101E1" w:rsidRPr="004101E1">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4101E1">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4101E1" w:rsidRPr="004101E1">
        <w:rPr>
          <w:noProof/>
        </w:rPr>
        <w:t xml:space="preserve">(Lens </w:t>
      </w:r>
      <w:r w:rsidR="004101E1" w:rsidRPr="004101E1">
        <w:rPr>
          <w:i/>
          <w:noProof/>
        </w:rPr>
        <w:t>et al.</w:t>
      </w:r>
      <w:r w:rsidR="004101E1" w:rsidRPr="004101E1">
        <w:rPr>
          <w:noProof/>
        </w:rPr>
        <w:t xml:space="preserve"> 2011; Zieminska </w:t>
      </w:r>
      <w:r w:rsidR="004101E1" w:rsidRPr="004101E1">
        <w:rPr>
          <w:i/>
          <w:noProof/>
        </w:rPr>
        <w:t>et al.</w:t>
      </w:r>
      <w:r w:rsidR="004101E1" w:rsidRPr="004101E1">
        <w:rPr>
          <w:noProof/>
        </w:rPr>
        <w:t xml:space="preserve"> 2013)</w:t>
      </w:r>
      <w:r w:rsidR="009D2CA8">
        <w:fldChar w:fldCharType="end"/>
      </w:r>
      <w:r w:rsidR="009D2CA8">
        <w:t xml:space="preserve"> </w:t>
      </w:r>
      <w:r w:rsidRPr="00EA700F">
        <w:t>and/or aboveground biomass production traits, both of which are tangentially related to wood density.</w:t>
      </w:r>
      <w:r w:rsidR="005D0A6C">
        <w:t xml:space="preserve"> </w:t>
      </w:r>
      <w:r w:rsidR="00E773FF">
        <w:t xml:space="preserve">Barring ephemeral dryland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22AFAC68" w14:textId="55A8549F" w:rsidR="00B634E6" w:rsidRPr="00EA700F" w:rsidRDefault="00B634E6" w:rsidP="00A22B81">
      <w:pPr>
        <w:spacing w:line="360" w:lineRule="auto"/>
        <w:jc w:val="both"/>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4101E1">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4101E1" w:rsidRPr="004101E1">
        <w:rPr>
          <w:noProof/>
        </w:rPr>
        <w:t xml:space="preserve">(Valladares, Chico &amp; Aranda 2002b; Valladares </w:t>
      </w:r>
      <w:r w:rsidR="004101E1" w:rsidRPr="004101E1">
        <w:rPr>
          <w:i/>
          <w:noProof/>
        </w:rPr>
        <w:t>et al.</w:t>
      </w:r>
      <w:r w:rsidR="004101E1" w:rsidRPr="004101E1">
        <w:rPr>
          <w:noProof/>
        </w:rPr>
        <w:t xml:space="preserve"> 2002a)</w:t>
      </w:r>
      <w:r w:rsidR="00FC0DFA">
        <w:fldChar w:fldCharType="end"/>
      </w:r>
      <w:r w:rsidR="00FC0DFA">
        <w:t xml:space="preserve"> </w:t>
      </w:r>
      <w:r w:rsidRPr="00EA700F">
        <w:t>and conservative resource-use phenotypes such as high</w:t>
      </w:r>
      <w:r w:rsidR="003C657A">
        <w:t>er</w:t>
      </w:r>
      <w:r w:rsidRPr="00EA700F">
        <w:t xml:space="preserve"> wood density would be favoured </w:t>
      </w:r>
      <w:r w:rsidR="00F40ED3">
        <w:fldChar w:fldCharType="begin" w:fldLock="1"/>
      </w:r>
      <w:r w:rsidR="004101E1">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r w:rsidR="00F40ED3">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r w:rsidR="00FC0DFA">
        <w:fldChar w:fldCharType="begin" w:fldLock="1"/>
      </w:r>
      <w:r w:rsidR="004101E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r w:rsidRPr="00EA700F">
        <w:t xml:space="preserve">. </w:t>
      </w:r>
    </w:p>
    <w:p w14:paraId="4875D9DD" w14:textId="12760676" w:rsidR="00B634E6" w:rsidRPr="00EA700F" w:rsidRDefault="00E773FF" w:rsidP="00A22B81">
      <w:pPr>
        <w:spacing w:line="360" w:lineRule="auto"/>
        <w:jc w:val="both"/>
      </w:pPr>
      <w:r>
        <w:t xml:space="preserve">Conservative resource use and heavy investment in structural strength fit within the ‘resister’ category of riparian plant strategies described by </w:t>
      </w:r>
      <w:r>
        <w:fldChar w:fldCharType="begin" w:fldLock="1"/>
      </w:r>
      <w:r w:rsidR="004101E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w:t>
      </w:r>
      <w:r>
        <w:lastRenderedPageBreak/>
        <w:t xml:space="preserve">environment </w:t>
      </w:r>
      <w:r>
        <w:fldChar w:fldCharType="begin" w:fldLock="1"/>
      </w:r>
      <w:r w:rsidR="004101E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r>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fldChar w:fldCharType="begin" w:fldLock="1"/>
      </w:r>
      <w:r w:rsidR="004101E1">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r>
        <w:fldChar w:fldCharType="end"/>
      </w:r>
      <w:r w:rsidR="00B634E6" w:rsidRPr="00EA700F">
        <w:t xml:space="preserve">. Abundance weighted means may obfuscate the true pattern where differentiation in ecological strategy is strong, due to their inability to capture multimodality 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d</w:t>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7A3CDB4" w14:textId="3A3A6450" w:rsidR="003C657A" w:rsidRDefault="00B634E6" w:rsidP="00A22B81">
      <w:pPr>
        <w:spacing w:line="360" w:lineRule="auto"/>
        <w:jc w:val="both"/>
      </w:pPr>
      <w:r w:rsidRPr="00EA700F">
        <w:t xml:space="preserve">Another </w:t>
      </w:r>
      <w:r w:rsidR="00B118A6">
        <w:t xml:space="preserve">mechanism </w:t>
      </w:r>
      <w:r w:rsidRPr="00EA700F">
        <w:t xml:space="preserve">for coping with harsh conditions is possible. Some species also have the ability to radically change their wood density throughout their life history. </w:t>
      </w:r>
      <w:r w:rsidRPr="00EA700F">
        <w:rPr>
          <w:i/>
        </w:rPr>
        <w:t>Casuarina cunninghamiana</w:t>
      </w:r>
      <w:r w:rsidRPr="00EA700F">
        <w:t xml:space="preserve">, for instance, is </w:t>
      </w:r>
      <w:r w:rsidR="00876C83">
        <w:t>a rheophytic</w:t>
      </w:r>
      <w:r w:rsidRPr="00EA700F">
        <w:t xml:space="preserve"> species whose entire life history revolves around response to flooding disturbance</w:t>
      </w:r>
      <w:r w:rsidR="00876C83">
        <w:t xml:space="preserve"> </w:t>
      </w:r>
      <w:r w:rsidR="00876C83">
        <w:fldChar w:fldCharType="begin" w:fldLock="1"/>
      </w:r>
      <w:r w:rsidR="004101E1">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876C83">
        <w:fldChar w:fldCharType="separate"/>
      </w:r>
      <w:r w:rsidR="00876C83" w:rsidRPr="00876C83">
        <w:rPr>
          <w:noProof/>
        </w:rPr>
        <w:t>(van Steenis 1981)</w:t>
      </w:r>
      <w:r w:rsidR="00876C83">
        <w:fldChar w:fldCharType="end"/>
      </w:r>
      <w:r w:rsidRPr="00EA700F">
        <w:t xml:space="preserve">. After seeding </w:t>
      </w:r>
      <w:r w:rsidRPr="00EA700F">
        <w:rPr>
          <w:i/>
        </w:rPr>
        <w:t xml:space="preserve">en masse </w:t>
      </w:r>
      <w:r w:rsidRPr="00EA700F">
        <w:t>onto fresh substrate</w:t>
      </w:r>
      <w:r w:rsidR="006817B9">
        <w:t xml:space="preserve"> within or close to the river channel</w:t>
      </w:r>
      <w:r w:rsidR="00E773FF">
        <w:t xml:space="preserve"> (an ‘invader’ strategy)</w:t>
      </w:r>
      <w:r w:rsidRPr="00EA700F">
        <w:t>, dense stands of flexible-stemmed saplings emerge, protecting each other from flood flows</w:t>
      </w:r>
      <w:r w:rsidR="00E773FF">
        <w:t xml:space="preserve"> </w:t>
      </w:r>
      <w:r w:rsidR="00E773FF">
        <w:fldChar w:fldCharType="begin" w:fldLock="1"/>
      </w:r>
      <w:r w:rsidR="004101E1">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r w:rsidR="00E773FF">
        <w:fldChar w:fldCharType="end"/>
      </w:r>
      <w:r w:rsidRPr="00EA700F">
        <w:t>. Self-thinning subsequently occurs, and</w:t>
      </w:r>
      <w:r w:rsidR="00E773FF">
        <w:t xml:space="preserve"> </w:t>
      </w:r>
      <w:r w:rsidR="00876C83">
        <w:t xml:space="preserve">our </w:t>
      </w:r>
      <w:r w:rsidR="00E773FF">
        <w:t>measurements from adult plants indicate that</w:t>
      </w:r>
      <w:r w:rsidR="00876C83">
        <w:t xml:space="preserve"> </w:t>
      </w:r>
      <w:r w:rsidRPr="00EA700F">
        <w:t xml:space="preserve">stem wood density increases </w:t>
      </w:r>
      <w:r w:rsidR="00E773FF">
        <w:t xml:space="preserve">during maturation; the plant has metamorphosed </w:t>
      </w:r>
      <w:r w:rsidR="006817B9">
        <w:t>towards the</w:t>
      </w:r>
      <w:r w:rsidR="00E773FF">
        <w:t xml:space="preserve"> ‘resister’</w:t>
      </w:r>
      <w:r w:rsidR="006817B9">
        <w:t xml:space="preserve"> phenotype</w:t>
      </w:r>
      <w:r w:rsidRPr="00EA700F">
        <w:t>. This</w:t>
      </w:r>
      <w:r w:rsidR="00E773FF">
        <w:t xml:space="preserve"> change in</w:t>
      </w:r>
      <w:r w:rsidRPr="00EA700F">
        <w:t xml:space="preserve"> strategy is likewise difficult to capture using abundance weighted means. </w:t>
      </w:r>
    </w:p>
    <w:p w14:paraId="39CA9067" w14:textId="17D8CF78" w:rsidR="00AE0768" w:rsidRDefault="007B76D5" w:rsidP="00A22B81">
      <w:pPr>
        <w:spacing w:line="360" w:lineRule="auto"/>
        <w:jc w:val="both"/>
      </w:pPr>
      <w:r>
        <w:t xml:space="preserve">Under </w:t>
      </w:r>
      <w:r w:rsidR="003579D9">
        <w:t>our</w:t>
      </w:r>
      <w:r>
        <w:t xml:space="preserve"> argument,</w:t>
      </w:r>
      <w:r w:rsidR="003579D9">
        <w:t xml:space="preserve"> where </w:t>
      </w:r>
      <w:r w:rsidR="00360B12">
        <w:t>hardy rheophytic</w:t>
      </w:r>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Casuarina cunninghamiana</w:t>
      </w:r>
      <w:r>
        <w:t xml:space="preserve"> and </w:t>
      </w:r>
      <w:r w:rsidRPr="00876C83">
        <w:rPr>
          <w:i/>
        </w:rPr>
        <w:t>Tristaniopsis laurina</w:t>
      </w:r>
      <w:r>
        <w:t xml:space="preserve"> </w:t>
      </w:r>
      <w:r w:rsidR="00135469">
        <w:t>to</w:t>
      </w:r>
      <w:r>
        <w:t xml:space="preserve"> have the highest wood density in our dataset. Both species exhibit highly variable trait values,</w:t>
      </w:r>
      <w:r w:rsidR="000E11B0">
        <w:t xml:space="preserve"> however,</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C. cunninghamiana,</w:t>
      </w:r>
      <w:r w:rsidR="000E11B0">
        <w:t xml:space="preserve"> </w:t>
      </w:r>
      <w:r w:rsidR="00BE0308" w:rsidRPr="00876C83">
        <w:rPr>
          <w:i/>
        </w:rPr>
        <w:t>T. laurina</w:t>
      </w:r>
      <w:r w:rsidR="00BE0308">
        <w:t xml:space="preserve"> is a heliophilc coloniser of </w:t>
      </w:r>
      <w:r w:rsidR="006817B9">
        <w:t>within and near-channel landforms</w:t>
      </w:r>
      <w:r w:rsidR="00B52E9B">
        <w:t xml:space="preserve"> </w:t>
      </w:r>
      <w:r w:rsidR="00B52E9B">
        <w:fldChar w:fldCharType="begin" w:fldLock="1"/>
      </w:r>
      <w:r w:rsidR="004101E1">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r w:rsidR="00B52E9B">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B52E9B">
        <w:fldChar w:fldCharType="begin" w:fldLock="1"/>
      </w:r>
      <w:r w:rsidR="004101E1">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r w:rsidR="00B52E9B">
        <w:fldChar w:fldCharType="end"/>
      </w:r>
      <w:r w:rsidR="003579D9">
        <w:t xml:space="preserve">. </w:t>
      </w:r>
      <w:r w:rsidR="00135469">
        <w:t>If parallels with tropical rainforest species hold</w:t>
      </w:r>
      <w:r w:rsidR="00AE0768">
        <w:t>,</w:t>
      </w:r>
      <w:r w:rsidR="00AE0768" w:rsidRPr="00AE0768">
        <w:t xml:space="preserve"> </w:t>
      </w:r>
      <w:r w:rsidR="00AE0768">
        <w:t>however</w:t>
      </w:r>
      <w:r w:rsidR="00135469">
        <w:t xml:space="preserve"> </w:t>
      </w:r>
      <w:r w:rsidR="00135469">
        <w:fldChar w:fldCharType="begin" w:fldLock="1"/>
      </w:r>
      <w:r w:rsidR="004101E1">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4101E1" w:rsidRPr="004101E1">
        <w:rPr>
          <w:noProof/>
        </w:rPr>
        <w:t xml:space="preserve">(King </w:t>
      </w:r>
      <w:r w:rsidR="004101E1" w:rsidRPr="004101E1">
        <w:rPr>
          <w:i/>
          <w:noProof/>
        </w:rPr>
        <w:t>et al.</w:t>
      </w:r>
      <w:r w:rsidR="004101E1" w:rsidRPr="004101E1">
        <w:rPr>
          <w:noProof/>
        </w:rPr>
        <w:t xml:space="preserve"> 2006; Kraft, Valencia &amp; Ackerly 2008; Poorter </w:t>
      </w:r>
      <w:r w:rsidR="004101E1" w:rsidRPr="004101E1">
        <w:rPr>
          <w:i/>
          <w:noProof/>
        </w:rPr>
        <w:t>et al.</w:t>
      </w:r>
      <w:r w:rsidR="004101E1" w:rsidRPr="004101E1">
        <w:rPr>
          <w:noProof/>
        </w:rPr>
        <w:t xml:space="preserve"> 2008, 2010; Wright </w:t>
      </w:r>
      <w:r w:rsidR="004101E1" w:rsidRPr="004101E1">
        <w:rPr>
          <w:i/>
          <w:noProof/>
        </w:rPr>
        <w:t>et al.</w:t>
      </w:r>
      <w:r w:rsidR="004101E1" w:rsidRPr="004101E1">
        <w:rPr>
          <w:noProof/>
        </w:rPr>
        <w:t xml:space="preserve"> 2010)</w:t>
      </w:r>
      <w:r w:rsidR="00135469">
        <w:fldChar w:fldCharType="end"/>
      </w:r>
      <w:r w:rsidR="00135469">
        <w:t xml:space="preserve">, this strategy will not be conducive to setting down dense wood. </w:t>
      </w:r>
      <w:r w:rsidR="003579D9">
        <w:t>In addition to morphological adaptations</w:t>
      </w:r>
      <w:r w:rsidR="0063022F">
        <w:t xml:space="preserve"> in </w:t>
      </w:r>
      <w:r w:rsidR="0063022F" w:rsidRPr="004C1493">
        <w:rPr>
          <w:i/>
        </w:rPr>
        <w:t>T. laurina</w:t>
      </w:r>
      <w:r w:rsidR="003579D9">
        <w:t xml:space="preserve"> such as multi-stemmedness</w:t>
      </w:r>
      <w:r w:rsidR="00360B12">
        <w:t>, narrow leaves</w:t>
      </w:r>
      <w:r w:rsidR="003579D9">
        <w:t xml:space="preserve"> and growth streamlined against the direction of flow</w:t>
      </w:r>
      <w:r w:rsidR="00360B12">
        <w:t xml:space="preserve"> </w:t>
      </w:r>
      <w:r w:rsidR="00360B12">
        <w:fldChar w:fldCharType="begin" w:fldLock="1"/>
      </w:r>
      <w:r w:rsidR="004101E1">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4101E1" w:rsidRPr="004101E1">
        <w:rPr>
          <w:noProof/>
        </w:rPr>
        <w:t xml:space="preserve">(van Steenis 1981; Webb </w:t>
      </w:r>
      <w:r w:rsidR="004101E1" w:rsidRPr="004101E1">
        <w:rPr>
          <w:i/>
          <w:noProof/>
        </w:rPr>
        <w:t>et al.</w:t>
      </w:r>
      <w:r w:rsidR="004101E1" w:rsidRPr="004101E1">
        <w:rPr>
          <w:noProof/>
        </w:rPr>
        <w:t xml:space="preserve"> 2002)</w:t>
      </w:r>
      <w:r w:rsidR="00360B12">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 xml:space="preserve">serves to </w:t>
      </w:r>
      <w:r w:rsidR="003579D9">
        <w:lastRenderedPageBreak/>
        <w:t>explain</w:t>
      </w:r>
      <w:r w:rsidR="00135469">
        <w:t xml:space="preserve"> why the optimal wood density for rheophytic species </w:t>
      </w:r>
      <w:r w:rsidR="00E2757B">
        <w:t>might occupy a</w:t>
      </w:r>
      <w:r w:rsidR="003579D9">
        <w:t xml:space="preserve"> middling position on the ladder of wood density. </w:t>
      </w:r>
      <w:r w:rsidR="00423B8A">
        <w:t xml:space="preserve">Nonetheless, the wide plasticity in wood density shown by </w:t>
      </w:r>
      <w:r w:rsidR="00423B8A" w:rsidRPr="0043214C">
        <w:rPr>
          <w:i/>
        </w:rPr>
        <w:t xml:space="preserve">C. cunninghamiana </w:t>
      </w:r>
      <w:r w:rsidR="00423B8A">
        <w:t xml:space="preserve">and </w:t>
      </w:r>
      <w:r w:rsidR="00423B8A" w:rsidRPr="0043214C">
        <w:rPr>
          <w:i/>
        </w:rPr>
        <w:t>T. laurina</w:t>
      </w:r>
      <w:r w:rsidR="00423B8A">
        <w:rPr>
          <w:i/>
        </w:rPr>
        <w:t xml:space="preserve"> </w:t>
      </w:r>
      <w:r w:rsidR="00423B8A">
        <w:t xml:space="preserve">gives headroom for intraspecific variation to track hydrological gradients. </w:t>
      </w:r>
    </w:p>
    <w:p w14:paraId="791EBDE8" w14:textId="7A6D713E" w:rsidR="003C657A" w:rsidRDefault="00423B8A" w:rsidP="00A22B81">
      <w:pPr>
        <w:spacing w:line="360" w:lineRule="auto"/>
        <w:jc w:val="both"/>
      </w:pPr>
      <w:r w:rsidRPr="0059190A">
        <w:t>Notably</w:t>
      </w:r>
      <w:r w:rsidR="003579D9" w:rsidRPr="0059190A">
        <w:t xml:space="preserve">, it is the </w:t>
      </w:r>
      <w:r w:rsidR="00686747" w:rsidRPr="0059190A">
        <w:t>tall</w:t>
      </w:r>
      <w:r w:rsidR="003579D9" w:rsidRPr="0059190A">
        <w:t xml:space="preserve">, facultative riparian species </w:t>
      </w:r>
      <w:r w:rsidR="0063022F" w:rsidRPr="0059190A">
        <w:t xml:space="preserve">from rainforest sites </w:t>
      </w:r>
      <w:r w:rsidR="003579D9" w:rsidRPr="0059190A">
        <w:t xml:space="preserve">that </w:t>
      </w:r>
      <w:r w:rsidR="002A0E4A" w:rsidRPr="0059190A">
        <w:t>have the highest wood density</w:t>
      </w:r>
      <w:r w:rsidR="003579D9" w:rsidRPr="0059190A">
        <w:t xml:space="preserve"> in our dataset.</w:t>
      </w:r>
      <w:r w:rsidR="00686747" w:rsidRPr="0059190A">
        <w:rPr>
          <w:b/>
        </w:rPr>
        <w:t xml:space="preserve"> </w:t>
      </w:r>
      <w:r w:rsidR="004711BF" w:rsidRPr="0059190A">
        <w:t xml:space="preserve">Lacking the morphological adaptations required to thrive directly along the channel edge, these species may rely solely on generating mechanically strong stems to withstand flooding. </w:t>
      </w:r>
      <w:r w:rsidR="00715486" w:rsidRPr="0059190A">
        <w:t>High wood density species</w:t>
      </w:r>
      <w:r w:rsidR="009A1533" w:rsidRPr="0059190A">
        <w:t xml:space="preserve"> tended to occur further up the bank, so would be subject to only the more intense flooding events. Since</w:t>
      </w:r>
      <w:r w:rsidR="004711BF" w:rsidRPr="0059190A">
        <w:t xml:space="preserve"> succession </w:t>
      </w:r>
      <w:r w:rsidR="002A0E4A" w:rsidRPr="0059190A">
        <w:t>typically advances with elevation above the channel edge</w:t>
      </w:r>
      <w:r w:rsidR="009A1533" w:rsidRPr="0059190A">
        <w:t xml:space="preserve"> </w:t>
      </w:r>
      <w:r w:rsidR="009A1533" w:rsidRPr="0059190A">
        <w:fldChar w:fldCharType="begin" w:fldLock="1"/>
      </w:r>
      <w:r w:rsidR="004101E1" w:rsidRPr="0059190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rsidRPr="0059190A">
        <w:fldChar w:fldCharType="separate"/>
      </w:r>
      <w:r w:rsidR="009422EA" w:rsidRPr="0059190A">
        <w:rPr>
          <w:noProof/>
        </w:rPr>
        <w:t>(Tabacchi, Correll &amp; Hauer 1998)</w:t>
      </w:r>
      <w:r w:rsidR="009A1533" w:rsidRPr="0059190A">
        <w:fldChar w:fldCharType="end"/>
      </w:r>
      <w:r w:rsidR="009A1533" w:rsidRPr="0059190A">
        <w:t>,</w:t>
      </w:r>
      <w:r w:rsidR="002A0E4A" w:rsidRPr="0059190A">
        <w:t xml:space="preserve"> </w:t>
      </w:r>
      <w:r w:rsidR="009A1533" w:rsidRPr="0059190A">
        <w:t>t</w:t>
      </w:r>
      <w:r w:rsidR="00686747" w:rsidRPr="0059190A">
        <w:t>his observation agrees with previous literature showing increasing in wood density along a successional gradient</w:t>
      </w:r>
      <w:r w:rsidR="00E2757B" w:rsidRPr="0059190A">
        <w:t xml:space="preserve"> </w:t>
      </w:r>
      <w:r w:rsidR="00E2757B" w:rsidRPr="0059190A">
        <w:fldChar w:fldCharType="begin" w:fldLock="1"/>
      </w:r>
      <w:r w:rsidR="004101E1" w:rsidRPr="0059190A">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59190A">
        <w:fldChar w:fldCharType="separate"/>
      </w:r>
      <w:r w:rsidR="009422EA" w:rsidRPr="0059190A">
        <w:rPr>
          <w:noProof/>
        </w:rPr>
        <w:t>(Falster &amp; Westoby 2005)</w:t>
      </w:r>
      <w:r w:rsidR="00E2757B" w:rsidRPr="0059190A">
        <w:fldChar w:fldCharType="end"/>
      </w:r>
      <w:r w:rsidRPr="0059190A">
        <w:t>.</w:t>
      </w:r>
      <w:r w:rsidR="00715486" w:rsidRPr="0059190A">
        <w:t xml:space="preserve"> Further</w:t>
      </w:r>
      <w:r w:rsidR="00686747" w:rsidRPr="0059190A">
        <w:t xml:space="preserve"> </w:t>
      </w:r>
      <w:r w:rsidR="00715486" w:rsidRPr="0059190A">
        <w:t xml:space="preserve">parallels in the existing wood density literature are also evident here: high wood density individuals were much less likely to experience major wind damage following a cyclone </w:t>
      </w:r>
      <w:r w:rsidR="00715486" w:rsidRPr="0059190A">
        <w:fldChar w:fldCharType="begin" w:fldLock="1"/>
      </w:r>
      <w:r w:rsidR="004101E1" w:rsidRPr="0059190A">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rsidRPr="0059190A">
        <w:fldChar w:fldCharType="separate"/>
      </w:r>
      <w:r w:rsidR="004101E1" w:rsidRPr="0059190A">
        <w:rPr>
          <w:noProof/>
        </w:rPr>
        <w:t xml:space="preserve">(Curran </w:t>
      </w:r>
      <w:r w:rsidR="004101E1" w:rsidRPr="0059190A">
        <w:rPr>
          <w:i/>
          <w:noProof/>
        </w:rPr>
        <w:t>et al.</w:t>
      </w:r>
      <w:r w:rsidR="004101E1" w:rsidRPr="0059190A">
        <w:rPr>
          <w:noProof/>
        </w:rPr>
        <w:t xml:space="preserve"> 2008)</w:t>
      </w:r>
      <w:r w:rsidR="00715486" w:rsidRPr="0059190A">
        <w:fldChar w:fldCharType="end"/>
      </w:r>
      <w:r w:rsidR="00715486" w:rsidRPr="0059190A">
        <w:t>.</w:t>
      </w:r>
    </w:p>
    <w:p w14:paraId="18CFE7A1" w14:textId="4687B4FE"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42DF420E" w14:textId="7F1E7E20"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4101E1">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E773FF">
        <w:fldChar w:fldCharType="begin" w:fldLock="1"/>
      </w:r>
      <w:r w:rsidR="004101E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r w:rsidR="00E773FF">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r w:rsidR="00EF1F9C">
        <w:t>rheophytic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B07C90">
        <w:rPr>
          <w:lang w:val="en-US"/>
        </w:rPr>
        <w:fldChar w:fldCharType="begin" w:fldLock="1"/>
      </w:r>
      <w:r w:rsidR="004101E1">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4101E1" w:rsidRPr="004101E1">
        <w:rPr>
          <w:noProof/>
          <w:lang w:val="en-US"/>
        </w:rPr>
        <w:t xml:space="preserve">(Hennessy </w:t>
      </w:r>
      <w:r w:rsidR="004101E1" w:rsidRPr="004101E1">
        <w:rPr>
          <w:i/>
          <w:noProof/>
          <w:lang w:val="en-US"/>
        </w:rPr>
        <w:t>et al.</w:t>
      </w:r>
      <w:r w:rsidR="004101E1" w:rsidRPr="004101E1">
        <w:rPr>
          <w:noProof/>
          <w:lang w:val="en-US"/>
        </w:rPr>
        <w:t xml:space="preserve"> 2007)</w:t>
      </w:r>
      <w:r w:rsidR="00B07C90">
        <w:rPr>
          <w:lang w:val="en-US"/>
        </w:rPr>
        <w:fldChar w:fldCharType="end"/>
      </w:r>
      <w:r w:rsidRPr="00EA700F">
        <w:rPr>
          <w:lang w:val="en-US"/>
        </w:rPr>
        <w:t>, attended by a reduction in rainfall across southern and eastern regions of the continent</w:t>
      </w:r>
      <w:r w:rsidR="00B07C90">
        <w:rPr>
          <w:lang w:val="en-US"/>
        </w:rPr>
        <w:t xml:space="preserve"> </w:t>
      </w:r>
      <w:r w:rsidR="00B07C90">
        <w:rPr>
          <w:lang w:val="en-US"/>
        </w:rPr>
        <w:fldChar w:fldCharType="begin" w:fldLock="1"/>
      </w:r>
      <w:r w:rsidR="004101E1">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r w:rsidR="00B07C90">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B07C90">
        <w:rPr>
          <w:lang w:val="en-US"/>
        </w:rPr>
        <w:fldChar w:fldCharType="begin" w:fldLock="1"/>
      </w:r>
      <w:r w:rsidR="004101E1">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4101E1" w:rsidRPr="004101E1">
        <w:rPr>
          <w:noProof/>
          <w:lang w:val="en-US"/>
        </w:rPr>
        <w:t xml:space="preserve">(Hennessy </w:t>
      </w:r>
      <w:r w:rsidR="004101E1" w:rsidRPr="004101E1">
        <w:rPr>
          <w:i/>
          <w:noProof/>
          <w:lang w:val="en-US"/>
        </w:rPr>
        <w:t>et al.</w:t>
      </w:r>
      <w:r w:rsidR="004101E1" w:rsidRPr="004101E1">
        <w:rPr>
          <w:noProof/>
          <w:lang w:val="en-US"/>
        </w:rPr>
        <w:t xml:space="preserve"> 2008)</w:t>
      </w:r>
      <w:r w:rsidR="00B07C90">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w:t>
      </w:r>
      <w:r w:rsidR="00C11E44">
        <w:rPr>
          <w:lang w:val="en-US"/>
        </w:rPr>
        <w:lastRenderedPageBreak/>
        <w:t xml:space="preserve">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9447FC" w:rsidRPr="00B3552B">
        <w:rPr>
          <w:lang w:val="en-US"/>
        </w:rPr>
        <w:fldChar w:fldCharType="begin" w:fldLock="1"/>
      </w:r>
      <w:r w:rsidR="004101E1">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4C1493">
        <w:rPr>
          <w:lang w:val="en-US"/>
        </w:rPr>
        <w:fldChar w:fldCharType="separate"/>
      </w:r>
      <w:r w:rsidR="004101E1" w:rsidRPr="004101E1">
        <w:rPr>
          <w:noProof/>
          <w:lang w:val="en-US"/>
        </w:rPr>
        <w:t xml:space="preserve">(Chiew </w:t>
      </w:r>
      <w:r w:rsidR="004101E1" w:rsidRPr="004101E1">
        <w:rPr>
          <w:i/>
          <w:noProof/>
          <w:lang w:val="en-US"/>
        </w:rPr>
        <w:t>et al.</w:t>
      </w:r>
      <w:r w:rsidR="004101E1" w:rsidRPr="004101E1">
        <w:rPr>
          <w:noProof/>
          <w:lang w:val="en-US"/>
        </w:rPr>
        <w:t xml:space="preserve"> 2009)</w:t>
      </w:r>
      <w:r w:rsidR="009447FC"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C1493">
        <w:rPr>
          <w:lang w:val="en-US"/>
        </w:rPr>
        <w:fldChar w:fldCharType="begin" w:fldLock="1"/>
      </w:r>
      <w:r w:rsidR="004101E1">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C1493">
        <w:rPr>
          <w:lang w:val="en-US"/>
        </w:rPr>
        <w:fldChar w:fldCharType="separate"/>
      </w:r>
      <w:r w:rsidR="004101E1" w:rsidRPr="004101E1">
        <w:rPr>
          <w:noProof/>
          <w:lang w:val="en-US"/>
        </w:rPr>
        <w:t xml:space="preserve">(Nicholls 1989; Ward </w:t>
      </w:r>
      <w:r w:rsidR="004101E1" w:rsidRPr="004101E1">
        <w:rPr>
          <w:i/>
          <w:noProof/>
          <w:lang w:val="en-US"/>
        </w:rPr>
        <w:t>et al.</w:t>
      </w:r>
      <w:r w:rsidR="004101E1" w:rsidRPr="004101E1">
        <w:rPr>
          <w:noProof/>
          <w:lang w:val="en-US"/>
        </w:rPr>
        <w:t xml:space="preserve"> 2010)</w:t>
      </w:r>
      <w:r w:rsidR="004C1493">
        <w:rPr>
          <w:lang w:val="en-US"/>
        </w:rPr>
        <w:fldChar w:fldCharType="end"/>
      </w:r>
      <w:r w:rsidR="00096684" w:rsidRPr="004C1493">
        <w:rPr>
          <w:lang w:val="en-US"/>
        </w:rPr>
        <w:t xml:space="preserve">. Projected increases in climatic variability </w:t>
      </w:r>
      <w:r w:rsidR="00096684" w:rsidRPr="004C1493">
        <w:rPr>
          <w:lang w:val="en-US"/>
        </w:rPr>
        <w:fldChar w:fldCharType="begin" w:fldLock="1"/>
      </w:r>
      <w:r w:rsidR="004101E1">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4C1493">
        <w:rPr>
          <w:lang w:val="en-US"/>
        </w:rPr>
        <w:fldChar w:fldCharType="separate"/>
      </w:r>
      <w:r w:rsidR="004101E1" w:rsidRPr="004101E1">
        <w:rPr>
          <w:noProof/>
          <w:lang w:val="en-US"/>
        </w:rPr>
        <w:t xml:space="preserve">(Hennessy </w:t>
      </w:r>
      <w:r w:rsidR="004101E1" w:rsidRPr="004101E1">
        <w:rPr>
          <w:i/>
          <w:noProof/>
          <w:lang w:val="en-US"/>
        </w:rPr>
        <w:t>et al.</w:t>
      </w:r>
      <w:r w:rsidR="004101E1" w:rsidRPr="004101E1">
        <w:rPr>
          <w:noProof/>
          <w:lang w:val="en-US"/>
        </w:rPr>
        <w:t xml:space="preserve"> 2008)</w:t>
      </w:r>
      <w:r w:rsidR="00096684" w:rsidRPr="004C1493">
        <w:rPr>
          <w:lang w:val="en-US"/>
        </w:rPr>
        <w:fldChar w:fldCharType="end"/>
      </w:r>
      <w:r w:rsidR="00096684" w:rsidRPr="004C1493">
        <w:rPr>
          <w:lang w:val="en-US"/>
        </w:rPr>
        <w:t xml:space="preserve"> may therefore overlay the already strong natural variability induced by ENSO to produce significant alterations to streamflow.</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favour of </w:t>
      </w:r>
      <w:r w:rsidR="00B3552B">
        <w:rPr>
          <w:lang w:val="en-US"/>
        </w:rPr>
        <w:t>rheophytic</w:t>
      </w:r>
      <w:r w:rsidR="00DB3F5D">
        <w:rPr>
          <w:lang w:val="en-US"/>
        </w:rPr>
        <w:t xml:space="preserve"> species whose ecological strategies are optimized to harsh hydrological conditions.</w:t>
      </w:r>
      <w:r w:rsidRPr="00EA700F">
        <w:t xml:space="preserve"> </w:t>
      </w:r>
      <w:r w:rsidR="00C27C76">
        <w:t xml:space="preserve"> </w:t>
      </w:r>
      <w:r w:rsidRPr="00EA700F">
        <w:t>If changes in spatial extent of climate zones can be related to changes in runoff - a complicated, but progressing area of research in hydroclimatology</w:t>
      </w:r>
      <w:r w:rsidR="00ED02F3">
        <w:t xml:space="preserve"> </w:t>
      </w:r>
      <w:r w:rsidR="00ED02F3">
        <w:fldChar w:fldCharType="begin" w:fldLock="1"/>
      </w:r>
      <w:r w:rsidR="004101E1">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ecohydrology can give insight into the </w:t>
      </w:r>
      <w:r w:rsidR="00DC2070">
        <w:t xml:space="preserve">likely </w:t>
      </w:r>
      <w:r w:rsidRPr="00EA700F">
        <w:t xml:space="preserve">changing ecology of riparian plant communities.  </w:t>
      </w:r>
    </w:p>
    <w:p w14:paraId="39552D30" w14:textId="69796F9F" w:rsidR="00B634E6" w:rsidRDefault="00B634E6" w:rsidP="00A22B81">
      <w:pPr>
        <w:spacing w:line="360" w:lineRule="auto"/>
        <w:jc w:val="both"/>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Pr="00EA700F">
        <w:t>important 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w:t>
      </w:r>
      <w:r w:rsidR="00FF0455">
        <w:t>predicted under future climates</w:t>
      </w:r>
      <w:r w:rsidR="00DC2070">
        <w:t xml:space="preserve">. </w:t>
      </w:r>
    </w:p>
    <w:p w14:paraId="2E4F9673" w14:textId="77777777" w:rsidR="00915E20" w:rsidRDefault="00915E20" w:rsidP="00A22B81">
      <w:pPr>
        <w:spacing w:line="360" w:lineRule="auto"/>
        <w:jc w:val="both"/>
      </w:pPr>
    </w:p>
    <w:p w14:paraId="3AEB3523" w14:textId="77777777" w:rsidR="00915E20" w:rsidRDefault="00915E20" w:rsidP="00A22B81">
      <w:pPr>
        <w:spacing w:line="360" w:lineRule="auto"/>
        <w:jc w:val="both"/>
      </w:pPr>
    </w:p>
    <w:p w14:paraId="16BBDF94" w14:textId="77777777" w:rsidR="00915E20" w:rsidRDefault="00915E20" w:rsidP="00A22B81">
      <w:pPr>
        <w:spacing w:line="360" w:lineRule="auto"/>
        <w:jc w:val="both"/>
      </w:pPr>
    </w:p>
    <w:p w14:paraId="5D3262FF" w14:textId="77777777" w:rsidR="00915E20" w:rsidRDefault="00915E20" w:rsidP="00A22B81">
      <w:pPr>
        <w:spacing w:line="360" w:lineRule="auto"/>
        <w:jc w:val="both"/>
      </w:pPr>
    </w:p>
    <w:p w14:paraId="5F3B47C8" w14:textId="77777777" w:rsidR="00915E20" w:rsidRDefault="00915E20" w:rsidP="00A22B81">
      <w:pPr>
        <w:spacing w:line="360" w:lineRule="auto"/>
        <w:jc w:val="both"/>
      </w:pPr>
    </w:p>
    <w:p w14:paraId="0F6BB757" w14:textId="77777777" w:rsidR="00915E20" w:rsidRDefault="00915E20" w:rsidP="00A22B81">
      <w:pPr>
        <w:spacing w:line="360" w:lineRule="auto"/>
        <w:jc w:val="both"/>
      </w:pPr>
    </w:p>
    <w:p w14:paraId="0D5CBC1F" w14:textId="77777777" w:rsidR="00915E20" w:rsidRDefault="00915E20" w:rsidP="00A22B81">
      <w:pPr>
        <w:spacing w:line="360" w:lineRule="auto"/>
        <w:jc w:val="both"/>
      </w:pPr>
    </w:p>
    <w:p w14:paraId="6A02CD2D" w14:textId="77777777" w:rsidR="00915E20" w:rsidRDefault="00915E20" w:rsidP="00A22B81">
      <w:pPr>
        <w:spacing w:line="360" w:lineRule="auto"/>
        <w:jc w:val="both"/>
      </w:pPr>
    </w:p>
    <w:p w14:paraId="261CBB54" w14:textId="77777777" w:rsidR="00915E20" w:rsidRDefault="00915E20" w:rsidP="00A22B81">
      <w:pPr>
        <w:spacing w:line="360" w:lineRule="auto"/>
        <w:jc w:val="both"/>
      </w:pPr>
    </w:p>
    <w:p w14:paraId="77080487" w14:textId="77777777" w:rsidR="00FF0455" w:rsidRDefault="00FF0455" w:rsidP="00A22B81">
      <w:pPr>
        <w:spacing w:line="360" w:lineRule="auto"/>
        <w:jc w:val="both"/>
      </w:pPr>
    </w:p>
    <w:p w14:paraId="66C6A1A7" w14:textId="77777777" w:rsidR="00FF0455" w:rsidRDefault="00FF0455" w:rsidP="00A22B81">
      <w:pPr>
        <w:spacing w:line="360" w:lineRule="auto"/>
        <w:jc w:val="both"/>
      </w:pPr>
    </w:p>
    <w:p w14:paraId="53E9FA8D" w14:textId="77777777" w:rsidR="00FF0455" w:rsidRDefault="00FF0455" w:rsidP="00A22B81">
      <w:pPr>
        <w:spacing w:line="360" w:lineRule="auto"/>
        <w:jc w:val="both"/>
      </w:pPr>
    </w:p>
    <w:p w14:paraId="27DD8CCF" w14:textId="77777777" w:rsidR="00915E20" w:rsidRDefault="00915E20" w:rsidP="00A22B81">
      <w:pPr>
        <w:spacing w:line="360" w:lineRule="auto"/>
        <w:jc w:val="both"/>
      </w:pPr>
    </w:p>
    <w:p w14:paraId="75CADB51" w14:textId="0E413A4F" w:rsidR="00B118A6" w:rsidRDefault="00E17892" w:rsidP="00A22B81">
      <w:pPr>
        <w:spacing w:line="360" w:lineRule="auto"/>
        <w:jc w:val="both"/>
      </w:pPr>
      <w:r w:rsidRPr="00AC7AF3">
        <w:rPr>
          <w:b/>
        </w:rPr>
        <w:lastRenderedPageBreak/>
        <w:t>Acknowledgements</w:t>
      </w:r>
    </w:p>
    <w:p w14:paraId="26FD1E76" w14:textId="7989771B" w:rsidR="00B62127" w:rsidRDefault="00B62127" w:rsidP="00A22B81">
      <w:pPr>
        <w:spacing w:line="360" w:lineRule="auto"/>
        <w:jc w:val="both"/>
      </w:pPr>
      <w:r>
        <w:t>Tanja Lenz gave invaluable advice and support throughout the project. Saskia Grootemaat, Ashley Vey, Urvashi Lallu, Julia Atkinson, Sally Lawson and Anthony Manea gave their time and inspiration in the field. We also wish to thank the of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5E5D49A7" w14:textId="77777777" w:rsidR="00E17892" w:rsidRDefault="00E17892" w:rsidP="00A22B81">
      <w:pPr>
        <w:spacing w:line="360" w:lineRule="auto"/>
        <w:jc w:val="both"/>
      </w:pPr>
    </w:p>
    <w:p w14:paraId="5304B17D" w14:textId="399452A9" w:rsidR="00E17892" w:rsidRPr="00AC7AF3" w:rsidRDefault="00E17892" w:rsidP="00A22B81">
      <w:pPr>
        <w:spacing w:line="360" w:lineRule="auto"/>
        <w:jc w:val="both"/>
        <w:rPr>
          <w:b/>
        </w:rPr>
      </w:pPr>
      <w:r w:rsidRPr="00AC7AF3">
        <w:rPr>
          <w:b/>
        </w:rPr>
        <w:t>Data availability</w:t>
      </w:r>
      <w:r w:rsidR="00962773">
        <w:rPr>
          <w:b/>
        </w:rPr>
        <w:t xml:space="preserve"> </w:t>
      </w:r>
    </w:p>
    <w:p w14:paraId="5EED4427" w14:textId="3E413FD3" w:rsidR="007137EA" w:rsidRPr="00EA700F" w:rsidRDefault="00AC7AF3" w:rsidP="00A22B81">
      <w:pPr>
        <w:spacing w:line="360" w:lineRule="auto"/>
        <w:jc w:val="both"/>
      </w:pPr>
      <w:r>
        <w:t xml:space="preserve">All data are available through DataDryad (datadryad.org). </w:t>
      </w:r>
      <w:r w:rsidR="0037340A">
        <w:t xml:space="preserve">DOI to be provided upon publication. </w:t>
      </w:r>
    </w:p>
    <w:p w14:paraId="6F972967" w14:textId="77777777" w:rsidR="00576141" w:rsidRDefault="00576141" w:rsidP="00A22B81">
      <w:pPr>
        <w:spacing w:line="360" w:lineRule="auto"/>
        <w:jc w:val="both"/>
      </w:pPr>
    </w:p>
    <w:p w14:paraId="3FD3A79B" w14:textId="77777777" w:rsidR="00FF0455" w:rsidRDefault="00FF0455" w:rsidP="00A22B81">
      <w:pPr>
        <w:spacing w:line="360" w:lineRule="auto"/>
        <w:jc w:val="both"/>
      </w:pPr>
    </w:p>
    <w:p w14:paraId="24134FD2" w14:textId="77777777" w:rsidR="00FF0455" w:rsidRDefault="00FF0455" w:rsidP="00A22B81">
      <w:pPr>
        <w:spacing w:line="360" w:lineRule="auto"/>
        <w:jc w:val="both"/>
      </w:pPr>
    </w:p>
    <w:p w14:paraId="29446BC0" w14:textId="77777777" w:rsidR="00FF0455" w:rsidRDefault="00FF0455" w:rsidP="00A22B81">
      <w:pPr>
        <w:spacing w:line="360" w:lineRule="auto"/>
        <w:jc w:val="both"/>
      </w:pPr>
    </w:p>
    <w:p w14:paraId="47116933" w14:textId="77777777" w:rsidR="00FF0455" w:rsidRDefault="00FF0455" w:rsidP="00A22B81">
      <w:pPr>
        <w:spacing w:line="360" w:lineRule="auto"/>
        <w:jc w:val="both"/>
      </w:pPr>
    </w:p>
    <w:p w14:paraId="136110A4" w14:textId="77777777" w:rsidR="00FF0455" w:rsidRDefault="00FF0455" w:rsidP="00A22B81">
      <w:pPr>
        <w:spacing w:line="360" w:lineRule="auto"/>
        <w:jc w:val="both"/>
      </w:pPr>
    </w:p>
    <w:p w14:paraId="3E502BC4" w14:textId="77777777" w:rsidR="00FF0455" w:rsidRDefault="00FF0455" w:rsidP="00A22B81">
      <w:pPr>
        <w:spacing w:line="360" w:lineRule="auto"/>
        <w:jc w:val="both"/>
      </w:pPr>
    </w:p>
    <w:p w14:paraId="7DF5A34F" w14:textId="77777777" w:rsidR="00FF0455" w:rsidRDefault="00FF0455" w:rsidP="00A22B81">
      <w:pPr>
        <w:spacing w:line="360" w:lineRule="auto"/>
        <w:jc w:val="both"/>
      </w:pPr>
    </w:p>
    <w:p w14:paraId="6F4D839B" w14:textId="77777777" w:rsidR="00FF0455" w:rsidRDefault="00FF0455" w:rsidP="00A22B81">
      <w:pPr>
        <w:spacing w:line="360" w:lineRule="auto"/>
        <w:jc w:val="both"/>
      </w:pPr>
    </w:p>
    <w:p w14:paraId="6F9B91F6" w14:textId="77777777" w:rsidR="00FF0455" w:rsidRDefault="00FF0455" w:rsidP="00A22B81">
      <w:pPr>
        <w:spacing w:line="360" w:lineRule="auto"/>
        <w:jc w:val="both"/>
      </w:pPr>
    </w:p>
    <w:p w14:paraId="1F585383" w14:textId="77777777" w:rsidR="00FF0455" w:rsidRDefault="00FF0455" w:rsidP="00A22B81">
      <w:pPr>
        <w:spacing w:line="360" w:lineRule="auto"/>
        <w:jc w:val="both"/>
      </w:pPr>
    </w:p>
    <w:p w14:paraId="2508FDFD" w14:textId="77777777" w:rsidR="00FF0455" w:rsidRDefault="00FF0455" w:rsidP="00A22B81">
      <w:pPr>
        <w:spacing w:line="360" w:lineRule="auto"/>
        <w:jc w:val="both"/>
      </w:pPr>
    </w:p>
    <w:p w14:paraId="3CC3B32C" w14:textId="77777777" w:rsidR="00FF0455" w:rsidRDefault="00FF0455" w:rsidP="00A22B81">
      <w:pPr>
        <w:spacing w:line="360" w:lineRule="auto"/>
        <w:jc w:val="both"/>
      </w:pPr>
    </w:p>
    <w:p w14:paraId="085758BA" w14:textId="77777777" w:rsidR="00FF0455" w:rsidRDefault="00FF0455" w:rsidP="00A22B81">
      <w:pPr>
        <w:spacing w:line="360" w:lineRule="auto"/>
        <w:jc w:val="both"/>
      </w:pPr>
    </w:p>
    <w:p w14:paraId="64ACFE71" w14:textId="77777777" w:rsidR="00FF0455" w:rsidRDefault="00FF0455" w:rsidP="00A22B81">
      <w:pPr>
        <w:spacing w:line="360" w:lineRule="auto"/>
        <w:jc w:val="both"/>
      </w:pPr>
    </w:p>
    <w:p w14:paraId="03EEAD00" w14:textId="77777777" w:rsidR="00FF0455" w:rsidRPr="00EA700F" w:rsidRDefault="00FF0455" w:rsidP="00A22B81">
      <w:pPr>
        <w:spacing w:line="360" w:lineRule="auto"/>
        <w:jc w:val="both"/>
      </w:pPr>
    </w:p>
    <w:p w14:paraId="7A8AE9BC" w14:textId="4B4B20E6" w:rsidR="007137EA" w:rsidRPr="0059190A" w:rsidRDefault="007137EA" w:rsidP="00A22B81">
      <w:pPr>
        <w:spacing w:line="360" w:lineRule="auto"/>
        <w:jc w:val="both"/>
        <w:rPr>
          <w:b/>
        </w:rPr>
      </w:pPr>
      <w:r w:rsidRPr="0059190A">
        <w:rPr>
          <w:b/>
        </w:rPr>
        <w:lastRenderedPageBreak/>
        <w:t>References</w:t>
      </w:r>
    </w:p>
    <w:p w14:paraId="1E6C1644" w14:textId="30E22195" w:rsidR="004101E1" w:rsidRPr="004101E1" w:rsidRDefault="007137EA">
      <w:pPr>
        <w:pStyle w:val="NormalWeb"/>
        <w:ind w:left="480" w:hanging="480"/>
        <w:divId w:val="2000500714"/>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4101E1" w:rsidRPr="004101E1">
        <w:rPr>
          <w:rFonts w:ascii="Calibri" w:hAnsi="Calibri"/>
          <w:noProof/>
          <w:sz w:val="20"/>
        </w:rPr>
        <w:t xml:space="preserve">Adler, P.B., Salguero-Gómez, R., Compagnoni, A., Hsu, J.S., Ray-Mukherjee, J., Mbeau-Ache, C. &amp; Franco, M. (2014) Functional traits explain variation in plant life history strategies. </w:t>
      </w:r>
      <w:r w:rsidR="004101E1" w:rsidRPr="004101E1">
        <w:rPr>
          <w:rFonts w:ascii="Calibri" w:hAnsi="Calibri"/>
          <w:i/>
          <w:iCs/>
          <w:noProof/>
          <w:sz w:val="20"/>
        </w:rPr>
        <w:t>Proceedings of the National Academy of Sciences of the United States of America</w:t>
      </w:r>
      <w:r w:rsidR="004101E1" w:rsidRPr="004101E1">
        <w:rPr>
          <w:rFonts w:ascii="Calibri" w:hAnsi="Calibri"/>
          <w:noProof/>
          <w:sz w:val="20"/>
        </w:rPr>
        <w:t xml:space="preserve">, </w:t>
      </w:r>
      <w:r w:rsidR="004101E1" w:rsidRPr="004101E1">
        <w:rPr>
          <w:rFonts w:ascii="Calibri" w:hAnsi="Calibri"/>
          <w:b/>
          <w:bCs/>
          <w:noProof/>
          <w:sz w:val="20"/>
        </w:rPr>
        <w:t>111</w:t>
      </w:r>
      <w:r w:rsidR="004101E1" w:rsidRPr="004101E1">
        <w:rPr>
          <w:rFonts w:ascii="Calibri" w:hAnsi="Calibri"/>
          <w:noProof/>
          <w:sz w:val="20"/>
        </w:rPr>
        <w:t>, 740–5.</w:t>
      </w:r>
    </w:p>
    <w:p w14:paraId="339EF4C3"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4101E1">
        <w:rPr>
          <w:rFonts w:ascii="Calibri" w:hAnsi="Calibri"/>
          <w:i/>
          <w:iCs/>
          <w:noProof/>
          <w:sz w:val="20"/>
        </w:rPr>
        <w:t>National Water Commission, Canberra, Australia</w:t>
      </w:r>
      <w:r w:rsidRPr="004101E1">
        <w:rPr>
          <w:rFonts w:ascii="Calibri" w:hAnsi="Calibri"/>
          <w:noProof/>
          <w:sz w:val="20"/>
        </w:rPr>
        <w:t>.</w:t>
      </w:r>
    </w:p>
    <w:p w14:paraId="7420B04F"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Augspurger, C.K. &amp; Kelly, C.K. (1984) Pathogen mortality of tropical tree seedlings: experimental studies of the effects of dispersal distance, seedling density, and light conditions. </w:t>
      </w:r>
      <w:r w:rsidRPr="004101E1">
        <w:rPr>
          <w:rFonts w:ascii="Calibri" w:hAnsi="Calibri"/>
          <w:i/>
          <w:iCs/>
          <w:noProof/>
          <w:sz w:val="20"/>
        </w:rPr>
        <w:t>Oecologia</w:t>
      </w:r>
      <w:r w:rsidRPr="004101E1">
        <w:rPr>
          <w:rFonts w:ascii="Calibri" w:hAnsi="Calibri"/>
          <w:noProof/>
          <w:sz w:val="20"/>
        </w:rPr>
        <w:t xml:space="preserve">, </w:t>
      </w:r>
      <w:r w:rsidRPr="004101E1">
        <w:rPr>
          <w:rFonts w:ascii="Calibri" w:hAnsi="Calibri"/>
          <w:b/>
          <w:bCs/>
          <w:noProof/>
          <w:sz w:val="20"/>
        </w:rPr>
        <w:t>61</w:t>
      </w:r>
      <w:r w:rsidRPr="004101E1">
        <w:rPr>
          <w:rFonts w:ascii="Calibri" w:hAnsi="Calibri"/>
          <w:noProof/>
          <w:sz w:val="20"/>
        </w:rPr>
        <w:t>, 211–217.</w:t>
      </w:r>
    </w:p>
    <w:p w14:paraId="2518ADE1"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Australian State of the Environment Committee. (2011) Australia state of the environment 2011—in brief. Independent report to the Australian Government Minister for Sustainability, Environment, Water. </w:t>
      </w:r>
      <w:r w:rsidRPr="004101E1">
        <w:rPr>
          <w:rFonts w:ascii="Calibri" w:hAnsi="Calibri"/>
          <w:i/>
          <w:iCs/>
          <w:noProof/>
          <w:sz w:val="20"/>
        </w:rPr>
        <w:t>Population and Communities. Canberra: DSEWPaC</w:t>
      </w:r>
      <w:r w:rsidRPr="004101E1">
        <w:rPr>
          <w:rFonts w:ascii="Calibri" w:hAnsi="Calibri"/>
          <w:noProof/>
          <w:sz w:val="20"/>
        </w:rPr>
        <w:t>, 20–24.</w:t>
      </w:r>
    </w:p>
    <w:p w14:paraId="3ED348DC"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Brierley, G.J. &amp; Fryirs, K.A. (2005) </w:t>
      </w:r>
      <w:r w:rsidRPr="004101E1">
        <w:rPr>
          <w:rFonts w:ascii="Calibri" w:hAnsi="Calibri"/>
          <w:i/>
          <w:iCs/>
          <w:noProof/>
          <w:sz w:val="20"/>
        </w:rPr>
        <w:t>Geomorphology and River Management: Applications of the River Styles Framework</w:t>
      </w:r>
      <w:r w:rsidRPr="004101E1">
        <w:rPr>
          <w:rFonts w:ascii="Calibri" w:hAnsi="Calibri"/>
          <w:noProof/>
          <w:sz w:val="20"/>
        </w:rPr>
        <w:t>. John Wiley &amp; Sons.</w:t>
      </w:r>
    </w:p>
    <w:p w14:paraId="4A9EFBA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atford, J.A., Naiman, R.J., Chambers, L.E., Roberts, J., Douglas, M. &amp; Davies, P. (2012) Predicting Novel Riparian Ecosystems in a Changing Climate. </w:t>
      </w:r>
      <w:r w:rsidRPr="004101E1">
        <w:rPr>
          <w:rFonts w:ascii="Calibri" w:hAnsi="Calibri"/>
          <w:i/>
          <w:iCs/>
          <w:noProof/>
          <w:sz w:val="20"/>
        </w:rPr>
        <w:t>Ecosystems</w:t>
      </w:r>
      <w:r w:rsidRPr="004101E1">
        <w:rPr>
          <w:rFonts w:ascii="Calibri" w:hAnsi="Calibri"/>
          <w:noProof/>
          <w:sz w:val="20"/>
        </w:rPr>
        <w:t xml:space="preserve">, </w:t>
      </w:r>
      <w:r w:rsidRPr="004101E1">
        <w:rPr>
          <w:rFonts w:ascii="Calibri" w:hAnsi="Calibri"/>
          <w:b/>
          <w:bCs/>
          <w:noProof/>
          <w:sz w:val="20"/>
        </w:rPr>
        <w:t>16</w:t>
      </w:r>
      <w:r w:rsidRPr="004101E1">
        <w:rPr>
          <w:rFonts w:ascii="Calibri" w:hAnsi="Calibri"/>
          <w:noProof/>
          <w:sz w:val="20"/>
        </w:rPr>
        <w:t>, 382–400.</w:t>
      </w:r>
    </w:p>
    <w:p w14:paraId="50285C47"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have, J., Coomes, D., Jansen, S., Lewis, S.L., Swenson, N.G. &amp; Amy, E. (2009) Towards a worldwide wood economics spectrum. </w:t>
      </w:r>
      <w:r w:rsidRPr="004101E1">
        <w:rPr>
          <w:rFonts w:ascii="Calibri" w:hAnsi="Calibri"/>
          <w:i/>
          <w:iCs/>
          <w:noProof/>
          <w:sz w:val="20"/>
        </w:rPr>
        <w:t>Ecology Letters</w:t>
      </w:r>
      <w:r w:rsidRPr="004101E1">
        <w:rPr>
          <w:rFonts w:ascii="Calibri" w:hAnsi="Calibri"/>
          <w:noProof/>
          <w:sz w:val="20"/>
        </w:rPr>
        <w:t xml:space="preserve">, </w:t>
      </w:r>
      <w:r w:rsidRPr="004101E1">
        <w:rPr>
          <w:rFonts w:ascii="Calibri" w:hAnsi="Calibri"/>
          <w:b/>
          <w:bCs/>
          <w:noProof/>
          <w:sz w:val="20"/>
        </w:rPr>
        <w:t>12</w:t>
      </w:r>
      <w:r w:rsidRPr="004101E1">
        <w:rPr>
          <w:rFonts w:ascii="Calibri" w:hAnsi="Calibri"/>
          <w:noProof/>
          <w:sz w:val="20"/>
        </w:rPr>
        <w:t>, 351–366.</w:t>
      </w:r>
    </w:p>
    <w:p w14:paraId="3768F53F"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4101E1">
        <w:rPr>
          <w:rFonts w:ascii="Calibri" w:hAnsi="Calibri"/>
          <w:i/>
          <w:iCs/>
          <w:noProof/>
          <w:sz w:val="20"/>
        </w:rPr>
        <w:t>Water Resources Research</w:t>
      </w:r>
      <w:r w:rsidRPr="004101E1">
        <w:rPr>
          <w:rFonts w:ascii="Calibri" w:hAnsi="Calibri"/>
          <w:noProof/>
          <w:sz w:val="20"/>
        </w:rPr>
        <w:t xml:space="preserve">, </w:t>
      </w:r>
      <w:r w:rsidRPr="004101E1">
        <w:rPr>
          <w:rFonts w:ascii="Calibri" w:hAnsi="Calibri"/>
          <w:b/>
          <w:bCs/>
          <w:noProof/>
          <w:sz w:val="20"/>
        </w:rPr>
        <w:t>45</w:t>
      </w:r>
      <w:r w:rsidRPr="004101E1">
        <w:rPr>
          <w:rFonts w:ascii="Calibri" w:hAnsi="Calibri"/>
          <w:noProof/>
          <w:sz w:val="20"/>
        </w:rPr>
        <w:t>, 1–17.</w:t>
      </w:r>
    </w:p>
    <w:p w14:paraId="5095497A"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oley, P. (1983) Herbivory and defensive characteristics of tree species in a lowland tropical forest. </w:t>
      </w:r>
      <w:r w:rsidRPr="004101E1">
        <w:rPr>
          <w:rFonts w:ascii="Calibri" w:hAnsi="Calibri"/>
          <w:i/>
          <w:iCs/>
          <w:noProof/>
          <w:sz w:val="20"/>
        </w:rPr>
        <w:t>Ecological monographs</w:t>
      </w:r>
      <w:r w:rsidRPr="004101E1">
        <w:rPr>
          <w:rFonts w:ascii="Calibri" w:hAnsi="Calibri"/>
          <w:noProof/>
          <w:sz w:val="20"/>
        </w:rPr>
        <w:t xml:space="preserve">, </w:t>
      </w:r>
      <w:r w:rsidRPr="004101E1">
        <w:rPr>
          <w:rFonts w:ascii="Calibri" w:hAnsi="Calibri"/>
          <w:b/>
          <w:bCs/>
          <w:noProof/>
          <w:sz w:val="20"/>
        </w:rPr>
        <w:t>53</w:t>
      </w:r>
      <w:r w:rsidRPr="004101E1">
        <w:rPr>
          <w:rFonts w:ascii="Calibri" w:hAnsi="Calibri"/>
          <w:noProof/>
          <w:sz w:val="20"/>
        </w:rPr>
        <w:t>, 209–234.</w:t>
      </w:r>
    </w:p>
    <w:p w14:paraId="0A30B420"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4101E1">
        <w:rPr>
          <w:rFonts w:ascii="Calibri" w:hAnsi="Calibri"/>
          <w:i/>
          <w:iCs/>
          <w:noProof/>
          <w:sz w:val="20"/>
        </w:rPr>
        <w:t>Earth Surface Processes and Landforms</w:t>
      </w:r>
      <w:r w:rsidRPr="004101E1">
        <w:rPr>
          <w:rFonts w:ascii="Calibri" w:hAnsi="Calibri"/>
          <w:noProof/>
          <w:sz w:val="20"/>
        </w:rPr>
        <w:t xml:space="preserve">, </w:t>
      </w:r>
      <w:r w:rsidRPr="004101E1">
        <w:rPr>
          <w:rFonts w:ascii="Calibri" w:hAnsi="Calibri"/>
          <w:b/>
          <w:bCs/>
          <w:noProof/>
          <w:sz w:val="20"/>
        </w:rPr>
        <w:t>1810</w:t>
      </w:r>
      <w:r w:rsidRPr="004101E1">
        <w:rPr>
          <w:rFonts w:ascii="Calibri" w:hAnsi="Calibri"/>
          <w:noProof/>
          <w:sz w:val="20"/>
        </w:rPr>
        <w:t>, 1790–1810.</w:t>
      </w:r>
    </w:p>
    <w:p w14:paraId="097AEB3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4101E1">
        <w:rPr>
          <w:rFonts w:ascii="Calibri" w:hAnsi="Calibri"/>
          <w:i/>
          <w:iCs/>
          <w:noProof/>
          <w:sz w:val="20"/>
        </w:rPr>
        <w:t>Australian Journal of Botany</w:t>
      </w:r>
      <w:r w:rsidRPr="004101E1">
        <w:rPr>
          <w:rFonts w:ascii="Calibri" w:hAnsi="Calibri"/>
          <w:noProof/>
          <w:sz w:val="20"/>
        </w:rPr>
        <w:t xml:space="preserve">, </w:t>
      </w:r>
      <w:r w:rsidRPr="004101E1">
        <w:rPr>
          <w:rFonts w:ascii="Calibri" w:hAnsi="Calibri"/>
          <w:b/>
          <w:bCs/>
          <w:noProof/>
          <w:sz w:val="20"/>
        </w:rPr>
        <w:t>51</w:t>
      </w:r>
      <w:r w:rsidRPr="004101E1">
        <w:rPr>
          <w:rFonts w:ascii="Calibri" w:hAnsi="Calibri"/>
          <w:noProof/>
          <w:sz w:val="20"/>
        </w:rPr>
        <w:t>, 335–380.</w:t>
      </w:r>
    </w:p>
    <w:p w14:paraId="4B9DA02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4101E1">
        <w:rPr>
          <w:rFonts w:ascii="Calibri" w:hAnsi="Calibri"/>
          <w:i/>
          <w:iCs/>
          <w:noProof/>
          <w:sz w:val="20"/>
        </w:rPr>
        <w:t>Austral Ecology</w:t>
      </w:r>
      <w:r w:rsidRPr="004101E1">
        <w:rPr>
          <w:rFonts w:ascii="Calibri" w:hAnsi="Calibri"/>
          <w:noProof/>
          <w:sz w:val="20"/>
        </w:rPr>
        <w:t xml:space="preserve">, </w:t>
      </w:r>
      <w:r w:rsidRPr="004101E1">
        <w:rPr>
          <w:rFonts w:ascii="Calibri" w:hAnsi="Calibri"/>
          <w:b/>
          <w:bCs/>
          <w:noProof/>
          <w:sz w:val="20"/>
        </w:rPr>
        <w:t>33</w:t>
      </w:r>
      <w:r w:rsidRPr="004101E1">
        <w:rPr>
          <w:rFonts w:ascii="Calibri" w:hAnsi="Calibri"/>
          <w:noProof/>
          <w:sz w:val="20"/>
        </w:rPr>
        <w:t>, 442–450.</w:t>
      </w:r>
    </w:p>
    <w:p w14:paraId="7915BA7A"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Falster, D.S. (2006) Sapling strength and safety: the importance of wood density in tropical forests. </w:t>
      </w:r>
      <w:r w:rsidRPr="004101E1">
        <w:rPr>
          <w:rFonts w:ascii="Calibri" w:hAnsi="Calibri"/>
          <w:i/>
          <w:iCs/>
          <w:noProof/>
          <w:sz w:val="20"/>
        </w:rPr>
        <w:t>The New phytologist</w:t>
      </w:r>
      <w:r w:rsidRPr="004101E1">
        <w:rPr>
          <w:rFonts w:ascii="Calibri" w:hAnsi="Calibri"/>
          <w:noProof/>
          <w:sz w:val="20"/>
        </w:rPr>
        <w:t xml:space="preserve">, </w:t>
      </w:r>
      <w:r w:rsidRPr="004101E1">
        <w:rPr>
          <w:rFonts w:ascii="Calibri" w:hAnsi="Calibri"/>
          <w:b/>
          <w:bCs/>
          <w:noProof/>
          <w:sz w:val="20"/>
        </w:rPr>
        <w:t>171</w:t>
      </w:r>
      <w:r w:rsidRPr="004101E1">
        <w:rPr>
          <w:rFonts w:ascii="Calibri" w:hAnsi="Calibri"/>
          <w:noProof/>
          <w:sz w:val="20"/>
        </w:rPr>
        <w:t>, 237–9.</w:t>
      </w:r>
    </w:p>
    <w:p w14:paraId="519FD10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Falster, D. &amp; Westoby, M. (2005) Alternative height strategies among 45 dicot rain forest species from tropical Queensland, Australia. </w:t>
      </w:r>
      <w:r w:rsidRPr="004101E1">
        <w:rPr>
          <w:rFonts w:ascii="Calibri" w:hAnsi="Calibri"/>
          <w:i/>
          <w:iCs/>
          <w:noProof/>
          <w:sz w:val="20"/>
        </w:rPr>
        <w:t>Journal of Ecology</w:t>
      </w:r>
      <w:r w:rsidRPr="004101E1">
        <w:rPr>
          <w:rFonts w:ascii="Calibri" w:hAnsi="Calibri"/>
          <w:noProof/>
          <w:sz w:val="20"/>
        </w:rPr>
        <w:t xml:space="preserve">, </w:t>
      </w:r>
      <w:r w:rsidRPr="004101E1">
        <w:rPr>
          <w:rFonts w:ascii="Calibri" w:hAnsi="Calibri"/>
          <w:b/>
          <w:bCs/>
          <w:noProof/>
          <w:sz w:val="20"/>
        </w:rPr>
        <w:t>93</w:t>
      </w:r>
      <w:r w:rsidRPr="004101E1">
        <w:rPr>
          <w:rFonts w:ascii="Calibri" w:hAnsi="Calibri"/>
          <w:noProof/>
          <w:sz w:val="20"/>
        </w:rPr>
        <w:t>, 521–535.</w:t>
      </w:r>
    </w:p>
    <w:p w14:paraId="7B2208C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Finlayson, B.L. &amp; McMahon, T.A. (1988) Australia vs. the world: a comparative analysis of streamflow characteristics. </w:t>
      </w:r>
      <w:r w:rsidRPr="004101E1">
        <w:rPr>
          <w:rFonts w:ascii="Calibri" w:hAnsi="Calibri"/>
          <w:i/>
          <w:iCs/>
          <w:noProof/>
          <w:sz w:val="20"/>
        </w:rPr>
        <w:t>Fluvial Geomorphology of Australia</w:t>
      </w:r>
      <w:r w:rsidRPr="004101E1">
        <w:rPr>
          <w:rFonts w:ascii="Calibri" w:hAnsi="Calibri"/>
          <w:noProof/>
          <w:sz w:val="20"/>
        </w:rPr>
        <w:t>, 17–40.</w:t>
      </w:r>
    </w:p>
    <w:p w14:paraId="63B785F8"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lastRenderedPageBreak/>
        <w:t xml:space="preserve">Graf, W. (2006) Downstream hydrologic and geomorphic effects of large dams on American rivers. </w:t>
      </w:r>
      <w:r w:rsidRPr="004101E1">
        <w:rPr>
          <w:rFonts w:ascii="Calibri" w:hAnsi="Calibri"/>
          <w:i/>
          <w:iCs/>
          <w:noProof/>
          <w:sz w:val="20"/>
        </w:rPr>
        <w:t>Geomorphology</w:t>
      </w:r>
      <w:r w:rsidRPr="004101E1">
        <w:rPr>
          <w:rFonts w:ascii="Calibri" w:hAnsi="Calibri"/>
          <w:noProof/>
          <w:sz w:val="20"/>
        </w:rPr>
        <w:t xml:space="preserve">, </w:t>
      </w:r>
      <w:r w:rsidRPr="004101E1">
        <w:rPr>
          <w:rFonts w:ascii="Calibri" w:hAnsi="Calibri"/>
          <w:b/>
          <w:bCs/>
          <w:noProof/>
          <w:sz w:val="20"/>
        </w:rPr>
        <w:t>79</w:t>
      </w:r>
      <w:r w:rsidRPr="004101E1">
        <w:rPr>
          <w:rFonts w:ascii="Calibri" w:hAnsi="Calibri"/>
          <w:noProof/>
          <w:sz w:val="20"/>
        </w:rPr>
        <w:t>, 336–360.</w:t>
      </w:r>
    </w:p>
    <w:p w14:paraId="129B669E"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Gutschick, V.P. &amp; BassiriRad, H. (2003) Extreme events as shaping physiology, ecology, and evolution of plants: toward a unified definition and evaluation of their consequences. </w:t>
      </w:r>
      <w:r w:rsidRPr="004101E1">
        <w:rPr>
          <w:rFonts w:ascii="Calibri" w:hAnsi="Calibri"/>
          <w:i/>
          <w:iCs/>
          <w:noProof/>
          <w:sz w:val="20"/>
        </w:rPr>
        <w:t>New Phytologist</w:t>
      </w:r>
      <w:r w:rsidRPr="004101E1">
        <w:rPr>
          <w:rFonts w:ascii="Calibri" w:hAnsi="Calibri"/>
          <w:noProof/>
          <w:sz w:val="20"/>
        </w:rPr>
        <w:t xml:space="preserve">, </w:t>
      </w:r>
      <w:r w:rsidRPr="004101E1">
        <w:rPr>
          <w:rFonts w:ascii="Calibri" w:hAnsi="Calibri"/>
          <w:b/>
          <w:bCs/>
          <w:noProof/>
          <w:sz w:val="20"/>
        </w:rPr>
        <w:t>160</w:t>
      </w:r>
      <w:r w:rsidRPr="004101E1">
        <w:rPr>
          <w:rFonts w:ascii="Calibri" w:hAnsi="Calibri"/>
          <w:noProof/>
          <w:sz w:val="20"/>
        </w:rPr>
        <w:t>, 21–42.</w:t>
      </w:r>
    </w:p>
    <w:p w14:paraId="6EBC87F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Hacke, U.G., Sperry, J.S., Pockman, W.T., Davis, S.D. &amp; McCulloh, K. a. (2001) Trends in wood density and structure are linked to prevention of xylem implosion by negative pressure. </w:t>
      </w:r>
      <w:r w:rsidRPr="004101E1">
        <w:rPr>
          <w:rFonts w:ascii="Calibri" w:hAnsi="Calibri"/>
          <w:i/>
          <w:iCs/>
          <w:noProof/>
          <w:sz w:val="20"/>
        </w:rPr>
        <w:t>Oecologia</w:t>
      </w:r>
      <w:r w:rsidRPr="004101E1">
        <w:rPr>
          <w:rFonts w:ascii="Calibri" w:hAnsi="Calibri"/>
          <w:noProof/>
          <w:sz w:val="20"/>
        </w:rPr>
        <w:t xml:space="preserve">, </w:t>
      </w:r>
      <w:r w:rsidRPr="004101E1">
        <w:rPr>
          <w:rFonts w:ascii="Calibri" w:hAnsi="Calibri"/>
          <w:b/>
          <w:bCs/>
          <w:noProof/>
          <w:sz w:val="20"/>
        </w:rPr>
        <w:t>126</w:t>
      </w:r>
      <w:r w:rsidRPr="004101E1">
        <w:rPr>
          <w:rFonts w:ascii="Calibri" w:hAnsi="Calibri"/>
          <w:noProof/>
          <w:sz w:val="20"/>
        </w:rPr>
        <w:t>, 457–461.</w:t>
      </w:r>
    </w:p>
    <w:p w14:paraId="51B94DB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Healy, M., Raine, A., Parsons, L. &amp; Cook, N. (2012) </w:t>
      </w:r>
      <w:r w:rsidRPr="004101E1">
        <w:rPr>
          <w:rFonts w:ascii="Calibri" w:hAnsi="Calibri"/>
          <w:i/>
          <w:iCs/>
          <w:noProof/>
          <w:sz w:val="20"/>
        </w:rPr>
        <w:t>River Condition Index in New South Wales: Method Development and Application. NSW Office of Water</w:t>
      </w:r>
      <w:r w:rsidRPr="004101E1">
        <w:rPr>
          <w:rFonts w:ascii="Calibri" w:hAnsi="Calibri"/>
          <w:noProof/>
          <w:sz w:val="20"/>
        </w:rPr>
        <w:t>. Sydney.</w:t>
      </w:r>
    </w:p>
    <w:p w14:paraId="4CE78C3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Hennessy, K., Fawcett, R., Kirono, D., Mpelasoka, M., Jones, D., Bathols, J., Whetton, P., Stafford Smith, M., Howden, M., Mitchell, C. &amp; Plummer, N. (2008) </w:t>
      </w:r>
      <w:r w:rsidRPr="004101E1">
        <w:rPr>
          <w:rFonts w:ascii="Calibri" w:hAnsi="Calibri"/>
          <w:i/>
          <w:iCs/>
          <w:noProof/>
          <w:sz w:val="20"/>
        </w:rPr>
        <w:t>An Assessment of the Impact of Climate Change on the Nature and Frequency of Exceptional Climatic Events. Australian Government, Bureau of Meterology</w:t>
      </w:r>
      <w:r w:rsidRPr="004101E1">
        <w:rPr>
          <w:rFonts w:ascii="Calibri" w:hAnsi="Calibri"/>
          <w:noProof/>
          <w:sz w:val="20"/>
        </w:rPr>
        <w:t>. Department of Agriculture, Fisheries and Forestry, 2008., Canberra, Australia.</w:t>
      </w:r>
    </w:p>
    <w:p w14:paraId="69FA39C5"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Hennessy, K., Fitzharris, B., Bates, B.C., Harvey, N., SM, H., L, H., J, S. &amp; Warrick, R. (2007) </w:t>
      </w:r>
      <w:r w:rsidRPr="004101E1">
        <w:rPr>
          <w:rFonts w:ascii="Calibri" w:hAnsi="Calibri"/>
          <w:i/>
          <w:iCs/>
          <w:noProof/>
          <w:sz w:val="20"/>
        </w:rPr>
        <w:t>Climate Change 2007: Impacts, Adaptation and Vulnerability. Contribution of Working Group II to the Fourth Assessment Report of the Intergovernmental Panel on Climate Change</w:t>
      </w:r>
      <w:r w:rsidRPr="004101E1">
        <w:rPr>
          <w:rFonts w:ascii="Calibri" w:hAnsi="Calibri"/>
          <w:noProof/>
          <w:sz w:val="20"/>
        </w:rPr>
        <w:t xml:space="preserve"> (eds M. Parry, O. Canziani, J. Palutikof, P. van der Linden, and C. Hanson). Cambridge University Press, Cambridge.</w:t>
      </w:r>
    </w:p>
    <w:p w14:paraId="3F873214"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4101E1">
        <w:rPr>
          <w:rFonts w:ascii="Calibri" w:hAnsi="Calibri"/>
          <w:i/>
          <w:iCs/>
          <w:noProof/>
          <w:sz w:val="20"/>
        </w:rPr>
        <w:t>Journal of Ecology</w:t>
      </w:r>
      <w:r w:rsidRPr="004101E1">
        <w:rPr>
          <w:rFonts w:ascii="Calibri" w:hAnsi="Calibri"/>
          <w:noProof/>
          <w:sz w:val="20"/>
        </w:rPr>
        <w:t xml:space="preserve">, </w:t>
      </w:r>
      <w:r w:rsidRPr="004101E1">
        <w:rPr>
          <w:rFonts w:ascii="Calibri" w:hAnsi="Calibri"/>
          <w:b/>
          <w:bCs/>
          <w:noProof/>
          <w:sz w:val="20"/>
        </w:rPr>
        <w:t>95</w:t>
      </w:r>
      <w:r w:rsidRPr="004101E1">
        <w:rPr>
          <w:rFonts w:ascii="Calibri" w:hAnsi="Calibri"/>
          <w:noProof/>
          <w:sz w:val="20"/>
        </w:rPr>
        <w:t>, 171–183.</w:t>
      </w:r>
    </w:p>
    <w:p w14:paraId="4098F83E"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Jacobsen, A. &amp; Ewers, F. (2005) Do xylem fibers affect vessel cavitation resistance? </w:t>
      </w:r>
      <w:r w:rsidRPr="004101E1">
        <w:rPr>
          <w:rFonts w:ascii="Calibri" w:hAnsi="Calibri"/>
          <w:i/>
          <w:iCs/>
          <w:noProof/>
          <w:sz w:val="20"/>
        </w:rPr>
        <w:t>Plant Physiology</w:t>
      </w:r>
      <w:r w:rsidRPr="004101E1">
        <w:rPr>
          <w:rFonts w:ascii="Calibri" w:hAnsi="Calibri"/>
          <w:noProof/>
          <w:sz w:val="20"/>
        </w:rPr>
        <w:t xml:space="preserve">, </w:t>
      </w:r>
      <w:r w:rsidRPr="004101E1">
        <w:rPr>
          <w:rFonts w:ascii="Calibri" w:hAnsi="Calibri"/>
          <w:b/>
          <w:bCs/>
          <w:noProof/>
          <w:sz w:val="20"/>
        </w:rPr>
        <w:t>139</w:t>
      </w:r>
      <w:r w:rsidRPr="004101E1">
        <w:rPr>
          <w:rFonts w:ascii="Calibri" w:hAnsi="Calibri"/>
          <w:noProof/>
          <w:sz w:val="20"/>
        </w:rPr>
        <w:t>, 546–556.</w:t>
      </w:r>
    </w:p>
    <w:p w14:paraId="4778273C"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4101E1">
        <w:rPr>
          <w:rFonts w:ascii="Calibri" w:hAnsi="Calibri"/>
          <w:i/>
          <w:iCs/>
          <w:noProof/>
          <w:sz w:val="20"/>
        </w:rPr>
        <w:t>Global Change Biology</w:t>
      </w:r>
      <w:r w:rsidRPr="004101E1">
        <w:rPr>
          <w:rFonts w:ascii="Calibri" w:hAnsi="Calibri"/>
          <w:noProof/>
          <w:sz w:val="20"/>
        </w:rPr>
        <w:t xml:space="preserve">, </w:t>
      </w:r>
      <w:r w:rsidRPr="004101E1">
        <w:rPr>
          <w:rFonts w:ascii="Calibri" w:hAnsi="Calibri"/>
          <w:b/>
          <w:bCs/>
          <w:noProof/>
          <w:sz w:val="20"/>
        </w:rPr>
        <w:t>17</w:t>
      </w:r>
      <w:r w:rsidRPr="004101E1">
        <w:rPr>
          <w:rFonts w:ascii="Calibri" w:hAnsi="Calibri"/>
          <w:noProof/>
          <w:sz w:val="20"/>
        </w:rPr>
        <w:t>, 2905–2935.</w:t>
      </w:r>
    </w:p>
    <w:p w14:paraId="6785F1ED"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Kennard, M.J., Pusey, B.J., Olden, J.D., Mackay, S.J., Stein, J.L. &amp; Marsh, N. (2010) Classification of natural flow regimes in Australia to support environmental flow management. </w:t>
      </w:r>
      <w:r w:rsidRPr="004101E1">
        <w:rPr>
          <w:rFonts w:ascii="Calibri" w:hAnsi="Calibri"/>
          <w:i/>
          <w:iCs/>
          <w:noProof/>
          <w:sz w:val="20"/>
        </w:rPr>
        <w:t>Freshwater Biology</w:t>
      </w:r>
      <w:r w:rsidRPr="004101E1">
        <w:rPr>
          <w:rFonts w:ascii="Calibri" w:hAnsi="Calibri"/>
          <w:noProof/>
          <w:sz w:val="20"/>
        </w:rPr>
        <w:t xml:space="preserve">, </w:t>
      </w:r>
      <w:r w:rsidRPr="004101E1">
        <w:rPr>
          <w:rFonts w:ascii="Calibri" w:hAnsi="Calibri"/>
          <w:b/>
          <w:bCs/>
          <w:noProof/>
          <w:sz w:val="20"/>
        </w:rPr>
        <w:t>55</w:t>
      </w:r>
      <w:r w:rsidRPr="004101E1">
        <w:rPr>
          <w:rFonts w:ascii="Calibri" w:hAnsi="Calibri"/>
          <w:noProof/>
          <w:sz w:val="20"/>
        </w:rPr>
        <w:t>, 171–193.</w:t>
      </w:r>
    </w:p>
    <w:p w14:paraId="189EF5BB"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King, D.A., Davies, S.J., Tan, S. &amp; Noor, N.S.M. (2006) The role of wood density and stem support costs in the growth and mortality of tropical trees. </w:t>
      </w:r>
      <w:r w:rsidRPr="004101E1">
        <w:rPr>
          <w:rFonts w:ascii="Calibri" w:hAnsi="Calibri"/>
          <w:i/>
          <w:iCs/>
          <w:noProof/>
          <w:sz w:val="20"/>
        </w:rPr>
        <w:t>Journal of Ecology</w:t>
      </w:r>
      <w:r w:rsidRPr="004101E1">
        <w:rPr>
          <w:rFonts w:ascii="Calibri" w:hAnsi="Calibri"/>
          <w:noProof/>
          <w:sz w:val="20"/>
        </w:rPr>
        <w:t xml:space="preserve">, </w:t>
      </w:r>
      <w:r w:rsidRPr="004101E1">
        <w:rPr>
          <w:rFonts w:ascii="Calibri" w:hAnsi="Calibri"/>
          <w:b/>
          <w:bCs/>
          <w:noProof/>
          <w:sz w:val="20"/>
        </w:rPr>
        <w:t>94</w:t>
      </w:r>
      <w:r w:rsidRPr="004101E1">
        <w:rPr>
          <w:rFonts w:ascii="Calibri" w:hAnsi="Calibri"/>
          <w:noProof/>
          <w:sz w:val="20"/>
        </w:rPr>
        <w:t>, 670–680.</w:t>
      </w:r>
    </w:p>
    <w:p w14:paraId="2545B83D"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lastRenderedPageBreak/>
        <w:t xml:space="preserve">Kraft, N.J.B., Metz, M.R., Condit, R.S. &amp; Chave, J. (2010) The relationship between wood density and mortality in a global tropical forest data set. </w:t>
      </w:r>
      <w:r w:rsidRPr="004101E1">
        <w:rPr>
          <w:rFonts w:ascii="Calibri" w:hAnsi="Calibri"/>
          <w:i/>
          <w:iCs/>
          <w:noProof/>
          <w:sz w:val="20"/>
        </w:rPr>
        <w:t>The New Phytologist</w:t>
      </w:r>
      <w:r w:rsidRPr="004101E1">
        <w:rPr>
          <w:rFonts w:ascii="Calibri" w:hAnsi="Calibri"/>
          <w:noProof/>
          <w:sz w:val="20"/>
        </w:rPr>
        <w:t xml:space="preserve">, </w:t>
      </w:r>
      <w:r w:rsidRPr="004101E1">
        <w:rPr>
          <w:rFonts w:ascii="Calibri" w:hAnsi="Calibri"/>
          <w:b/>
          <w:bCs/>
          <w:noProof/>
          <w:sz w:val="20"/>
        </w:rPr>
        <w:t>188</w:t>
      </w:r>
      <w:r w:rsidRPr="004101E1">
        <w:rPr>
          <w:rFonts w:ascii="Calibri" w:hAnsi="Calibri"/>
          <w:noProof/>
          <w:sz w:val="20"/>
        </w:rPr>
        <w:t>, 1124–36.</w:t>
      </w:r>
    </w:p>
    <w:p w14:paraId="7EB9C390"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Kraft, N., Valencia, R. &amp; Ackerly, D. (2008) Functional traits and niche-based tree community assembly in an Amazonian forest. </w:t>
      </w:r>
      <w:r w:rsidRPr="004101E1">
        <w:rPr>
          <w:rFonts w:ascii="Calibri" w:hAnsi="Calibri"/>
          <w:i/>
          <w:iCs/>
          <w:noProof/>
          <w:sz w:val="20"/>
        </w:rPr>
        <w:t>Science</w:t>
      </w:r>
      <w:r w:rsidRPr="004101E1">
        <w:rPr>
          <w:rFonts w:ascii="Calibri" w:hAnsi="Calibri"/>
          <w:noProof/>
          <w:sz w:val="20"/>
        </w:rPr>
        <w:t>, 580–582.</w:t>
      </w:r>
    </w:p>
    <w:p w14:paraId="37906F7D"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4101E1">
        <w:rPr>
          <w:rFonts w:ascii="Calibri" w:hAnsi="Calibri"/>
          <w:i/>
          <w:iCs/>
          <w:noProof/>
          <w:sz w:val="20"/>
        </w:rPr>
        <w:t>The New Phytologist</w:t>
      </w:r>
      <w:r w:rsidRPr="004101E1">
        <w:rPr>
          <w:rFonts w:ascii="Calibri" w:hAnsi="Calibri"/>
          <w:noProof/>
          <w:sz w:val="20"/>
        </w:rPr>
        <w:t xml:space="preserve">, </w:t>
      </w:r>
      <w:r w:rsidRPr="004101E1">
        <w:rPr>
          <w:rFonts w:ascii="Calibri" w:hAnsi="Calibri"/>
          <w:b/>
          <w:bCs/>
          <w:noProof/>
          <w:sz w:val="20"/>
        </w:rPr>
        <w:t>190</w:t>
      </w:r>
      <w:r w:rsidRPr="004101E1">
        <w:rPr>
          <w:rFonts w:ascii="Calibri" w:hAnsi="Calibri"/>
          <w:noProof/>
          <w:sz w:val="20"/>
        </w:rPr>
        <w:t>, 709–23.</w:t>
      </w:r>
    </w:p>
    <w:p w14:paraId="3B11D1C5"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aheshwari, B., Walker, K. &amp; McMahon, T. (1995) Effects of regulation on the flow regime of the River Murray, Australia. </w:t>
      </w:r>
      <w:r w:rsidRPr="004101E1">
        <w:rPr>
          <w:rFonts w:ascii="Calibri" w:hAnsi="Calibri"/>
          <w:i/>
          <w:iCs/>
          <w:noProof/>
          <w:sz w:val="20"/>
        </w:rPr>
        <w:t>Regulated Rivers: Research and Management</w:t>
      </w:r>
      <w:r w:rsidRPr="004101E1">
        <w:rPr>
          <w:rFonts w:ascii="Calibri" w:hAnsi="Calibri"/>
          <w:noProof/>
          <w:sz w:val="20"/>
        </w:rPr>
        <w:t xml:space="preserve">, </w:t>
      </w:r>
      <w:r w:rsidRPr="004101E1">
        <w:rPr>
          <w:rFonts w:ascii="Calibri" w:hAnsi="Calibri"/>
          <w:b/>
          <w:bCs/>
          <w:noProof/>
          <w:sz w:val="20"/>
        </w:rPr>
        <w:t>10</w:t>
      </w:r>
      <w:r w:rsidRPr="004101E1">
        <w:rPr>
          <w:rFonts w:ascii="Calibri" w:hAnsi="Calibri"/>
          <w:noProof/>
          <w:sz w:val="20"/>
        </w:rPr>
        <w:t>, 15–38.</w:t>
      </w:r>
    </w:p>
    <w:p w14:paraId="35A957B8"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arsh, N.A., Stewardson, M.J. &amp; Kennard, M.J. (2003) River analysis package. Cooperative Research Centre for Catchment Hydrology, Monash University Melbourne. Version 1. </w:t>
      </w:r>
      <w:r w:rsidRPr="004101E1">
        <w:rPr>
          <w:rFonts w:ascii="Calibri" w:hAnsi="Calibri"/>
          <w:i/>
          <w:iCs/>
          <w:noProof/>
          <w:sz w:val="20"/>
        </w:rPr>
        <w:t>Software Version</w:t>
      </w:r>
      <w:r w:rsidRPr="004101E1">
        <w:rPr>
          <w:rFonts w:ascii="Calibri" w:hAnsi="Calibri"/>
          <w:noProof/>
          <w:sz w:val="20"/>
        </w:rPr>
        <w:t xml:space="preserve">, </w:t>
      </w:r>
      <w:r w:rsidRPr="004101E1">
        <w:rPr>
          <w:rFonts w:ascii="Calibri" w:hAnsi="Calibri"/>
          <w:b/>
          <w:bCs/>
          <w:noProof/>
          <w:sz w:val="20"/>
        </w:rPr>
        <w:t>1</w:t>
      </w:r>
      <w:r w:rsidRPr="004101E1">
        <w:rPr>
          <w:rFonts w:ascii="Calibri" w:hAnsi="Calibri"/>
          <w:noProof/>
          <w:sz w:val="20"/>
        </w:rPr>
        <w:t>.</w:t>
      </w:r>
    </w:p>
    <w:p w14:paraId="3C970FED"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artínez-Cabrera, H.I., Jones, C.S., Espino, S. &amp; Schenk, H.J. (2009) Wood anatomy and wood density in shrubs: Responses to varying aridity along transcontinental transects. </w:t>
      </w:r>
      <w:r w:rsidRPr="004101E1">
        <w:rPr>
          <w:rFonts w:ascii="Calibri" w:hAnsi="Calibri"/>
          <w:i/>
          <w:iCs/>
          <w:noProof/>
          <w:sz w:val="20"/>
        </w:rPr>
        <w:t>American Journal of Botany</w:t>
      </w:r>
      <w:r w:rsidRPr="004101E1">
        <w:rPr>
          <w:rFonts w:ascii="Calibri" w:hAnsi="Calibri"/>
          <w:noProof/>
          <w:sz w:val="20"/>
        </w:rPr>
        <w:t xml:space="preserve">, </w:t>
      </w:r>
      <w:r w:rsidRPr="004101E1">
        <w:rPr>
          <w:rFonts w:ascii="Calibri" w:hAnsi="Calibri"/>
          <w:b/>
          <w:bCs/>
          <w:noProof/>
          <w:sz w:val="20"/>
        </w:rPr>
        <w:t>96</w:t>
      </w:r>
      <w:r w:rsidRPr="004101E1">
        <w:rPr>
          <w:rFonts w:ascii="Calibri" w:hAnsi="Calibri"/>
          <w:noProof/>
          <w:sz w:val="20"/>
        </w:rPr>
        <w:t>, 1388–98.</w:t>
      </w:r>
    </w:p>
    <w:p w14:paraId="0A4AC80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cGill, B.J., Enquist, B.J., Weiher, E. &amp; Westoby, M. (2006) Rebuilding community ecology from functional traits. </w:t>
      </w:r>
      <w:r w:rsidRPr="004101E1">
        <w:rPr>
          <w:rFonts w:ascii="Calibri" w:hAnsi="Calibri"/>
          <w:i/>
          <w:iCs/>
          <w:noProof/>
          <w:sz w:val="20"/>
        </w:rPr>
        <w:t>Trends in Ecology &amp; Evolution</w:t>
      </w:r>
      <w:r w:rsidRPr="004101E1">
        <w:rPr>
          <w:rFonts w:ascii="Calibri" w:hAnsi="Calibri"/>
          <w:noProof/>
          <w:sz w:val="20"/>
        </w:rPr>
        <w:t xml:space="preserve">, </w:t>
      </w:r>
      <w:r w:rsidRPr="004101E1">
        <w:rPr>
          <w:rFonts w:ascii="Calibri" w:hAnsi="Calibri"/>
          <w:b/>
          <w:bCs/>
          <w:noProof/>
          <w:sz w:val="20"/>
        </w:rPr>
        <w:t>21</w:t>
      </w:r>
      <w:r w:rsidRPr="004101E1">
        <w:rPr>
          <w:rFonts w:ascii="Calibri" w:hAnsi="Calibri"/>
          <w:noProof/>
          <w:sz w:val="20"/>
        </w:rPr>
        <w:t>, 178–85.</w:t>
      </w:r>
    </w:p>
    <w:p w14:paraId="71E8483F"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elick, D. (1990) Regenerative succession of Tristaniopsis laurina and Acmena smithii in riparian warm temperate rain-forest in Victoria, in relation to light and nutrient regimes. </w:t>
      </w:r>
      <w:r w:rsidRPr="004101E1">
        <w:rPr>
          <w:rFonts w:ascii="Calibri" w:hAnsi="Calibri"/>
          <w:i/>
          <w:iCs/>
          <w:noProof/>
          <w:sz w:val="20"/>
        </w:rPr>
        <w:t>Australian Journal of Botany</w:t>
      </w:r>
      <w:r w:rsidRPr="004101E1">
        <w:rPr>
          <w:rFonts w:ascii="Calibri" w:hAnsi="Calibri"/>
          <w:noProof/>
          <w:sz w:val="20"/>
        </w:rPr>
        <w:t xml:space="preserve">, </w:t>
      </w:r>
      <w:r w:rsidRPr="004101E1">
        <w:rPr>
          <w:rFonts w:ascii="Calibri" w:hAnsi="Calibri"/>
          <w:b/>
          <w:bCs/>
          <w:noProof/>
          <w:sz w:val="20"/>
        </w:rPr>
        <w:t>38</w:t>
      </w:r>
      <w:r w:rsidRPr="004101E1">
        <w:rPr>
          <w:rFonts w:ascii="Calibri" w:hAnsi="Calibri"/>
          <w:noProof/>
          <w:sz w:val="20"/>
        </w:rPr>
        <w:t>, 111–120.</w:t>
      </w:r>
    </w:p>
    <w:p w14:paraId="7728905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4101E1">
        <w:rPr>
          <w:rFonts w:ascii="Calibri" w:hAnsi="Calibri"/>
          <w:i/>
          <w:iCs/>
          <w:noProof/>
          <w:sz w:val="20"/>
        </w:rPr>
        <w:t>Freshwater Biology</w:t>
      </w:r>
      <w:r w:rsidRPr="004101E1">
        <w:rPr>
          <w:rFonts w:ascii="Calibri" w:hAnsi="Calibri"/>
          <w:noProof/>
          <w:sz w:val="20"/>
        </w:rPr>
        <w:t xml:space="preserve">, </w:t>
      </w:r>
      <w:r w:rsidRPr="004101E1">
        <w:rPr>
          <w:rFonts w:ascii="Calibri" w:hAnsi="Calibri"/>
          <w:b/>
          <w:bCs/>
          <w:noProof/>
          <w:sz w:val="20"/>
        </w:rPr>
        <w:t>55</w:t>
      </w:r>
      <w:r w:rsidRPr="004101E1">
        <w:rPr>
          <w:rFonts w:ascii="Calibri" w:hAnsi="Calibri"/>
          <w:noProof/>
          <w:sz w:val="20"/>
        </w:rPr>
        <w:t>, 206–225.</w:t>
      </w:r>
    </w:p>
    <w:p w14:paraId="6A35884E"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Naiman, R. &amp; Decamps, H. (1997) The ecology of interfaces: riparian zones. </w:t>
      </w:r>
      <w:r w:rsidRPr="004101E1">
        <w:rPr>
          <w:rFonts w:ascii="Calibri" w:hAnsi="Calibri"/>
          <w:i/>
          <w:iCs/>
          <w:noProof/>
          <w:sz w:val="20"/>
        </w:rPr>
        <w:t>Annual Review of Ecology and Systematics</w:t>
      </w:r>
      <w:r w:rsidRPr="004101E1">
        <w:rPr>
          <w:rFonts w:ascii="Calibri" w:hAnsi="Calibri"/>
          <w:noProof/>
          <w:sz w:val="20"/>
        </w:rPr>
        <w:t xml:space="preserve">, </w:t>
      </w:r>
      <w:r w:rsidRPr="004101E1">
        <w:rPr>
          <w:rFonts w:ascii="Calibri" w:hAnsi="Calibri"/>
          <w:b/>
          <w:bCs/>
          <w:noProof/>
          <w:sz w:val="20"/>
        </w:rPr>
        <w:t>28</w:t>
      </w:r>
      <w:r w:rsidRPr="004101E1">
        <w:rPr>
          <w:rFonts w:ascii="Calibri" w:hAnsi="Calibri"/>
          <w:noProof/>
          <w:sz w:val="20"/>
        </w:rPr>
        <w:t>, 621–658.</w:t>
      </w:r>
    </w:p>
    <w:p w14:paraId="22BB158B"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Nicholls, N. (1989) Sea surface temperatures and Australian winter rainfall. </w:t>
      </w:r>
      <w:r w:rsidRPr="004101E1">
        <w:rPr>
          <w:rFonts w:ascii="Calibri" w:hAnsi="Calibri"/>
          <w:i/>
          <w:iCs/>
          <w:noProof/>
          <w:sz w:val="20"/>
        </w:rPr>
        <w:t>Journal of Climate</w:t>
      </w:r>
      <w:r w:rsidRPr="004101E1">
        <w:rPr>
          <w:rFonts w:ascii="Calibri" w:hAnsi="Calibri"/>
          <w:noProof/>
          <w:sz w:val="20"/>
        </w:rPr>
        <w:t xml:space="preserve">, </w:t>
      </w:r>
      <w:r w:rsidRPr="004101E1">
        <w:rPr>
          <w:rFonts w:ascii="Calibri" w:hAnsi="Calibri"/>
          <w:b/>
          <w:bCs/>
          <w:noProof/>
          <w:sz w:val="20"/>
        </w:rPr>
        <w:t>2</w:t>
      </w:r>
      <w:r w:rsidRPr="004101E1">
        <w:rPr>
          <w:rFonts w:ascii="Calibri" w:hAnsi="Calibri"/>
          <w:noProof/>
          <w:sz w:val="20"/>
        </w:rPr>
        <w:t>, 965–973.</w:t>
      </w:r>
    </w:p>
    <w:p w14:paraId="7E363CF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Niklas, K.J. &amp; Spatz, H.-C. (2010) Worldwide correlations of mechanical properties and green wood density. </w:t>
      </w:r>
      <w:r w:rsidRPr="004101E1">
        <w:rPr>
          <w:rFonts w:ascii="Calibri" w:hAnsi="Calibri"/>
          <w:i/>
          <w:iCs/>
          <w:noProof/>
          <w:sz w:val="20"/>
        </w:rPr>
        <w:t>American Journal of Botany</w:t>
      </w:r>
      <w:r w:rsidRPr="004101E1">
        <w:rPr>
          <w:rFonts w:ascii="Calibri" w:hAnsi="Calibri"/>
          <w:noProof/>
          <w:sz w:val="20"/>
        </w:rPr>
        <w:t xml:space="preserve">, </w:t>
      </w:r>
      <w:r w:rsidRPr="004101E1">
        <w:rPr>
          <w:rFonts w:ascii="Calibri" w:hAnsi="Calibri"/>
          <w:b/>
          <w:bCs/>
          <w:noProof/>
          <w:sz w:val="20"/>
        </w:rPr>
        <w:t>97</w:t>
      </w:r>
      <w:r w:rsidRPr="004101E1">
        <w:rPr>
          <w:rFonts w:ascii="Calibri" w:hAnsi="Calibri"/>
          <w:noProof/>
          <w:sz w:val="20"/>
        </w:rPr>
        <w:t>, 1587–94.</w:t>
      </w:r>
    </w:p>
    <w:p w14:paraId="01CE279A"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Oksanen, J., Blanchet, F.G., Kindt, R., Legendre, P., Minchin, P.R., O’Hara, R.B., Simpson, G.L., Solymos, P., Stevens, M.H.H. &amp; Wagner, H. (2013) vegan: Community Ecology Package.</w:t>
      </w:r>
    </w:p>
    <w:p w14:paraId="5CD1FE4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Olden, J.D. &amp; Poff, N.L. (2003) Redundancy and the choice of hydrologic indices for characterizing streamflow regimes. </w:t>
      </w:r>
      <w:r w:rsidRPr="004101E1">
        <w:rPr>
          <w:rFonts w:ascii="Calibri" w:hAnsi="Calibri"/>
          <w:i/>
          <w:iCs/>
          <w:noProof/>
          <w:sz w:val="20"/>
        </w:rPr>
        <w:t>River Research and Applications</w:t>
      </w:r>
      <w:r w:rsidRPr="004101E1">
        <w:rPr>
          <w:rFonts w:ascii="Calibri" w:hAnsi="Calibri"/>
          <w:noProof/>
          <w:sz w:val="20"/>
        </w:rPr>
        <w:t xml:space="preserve">, </w:t>
      </w:r>
      <w:r w:rsidRPr="004101E1">
        <w:rPr>
          <w:rFonts w:ascii="Calibri" w:hAnsi="Calibri"/>
          <w:b/>
          <w:bCs/>
          <w:noProof/>
          <w:sz w:val="20"/>
        </w:rPr>
        <w:t>19</w:t>
      </w:r>
      <w:r w:rsidRPr="004101E1">
        <w:rPr>
          <w:rFonts w:ascii="Calibri" w:hAnsi="Calibri"/>
          <w:noProof/>
          <w:sz w:val="20"/>
        </w:rPr>
        <w:t>, 101–121.</w:t>
      </w:r>
    </w:p>
    <w:p w14:paraId="7F14167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Peel, M.C. &amp; Bloschl, G. (2011) Hydrological modelling in a changing world. </w:t>
      </w:r>
      <w:r w:rsidRPr="004101E1">
        <w:rPr>
          <w:rFonts w:ascii="Calibri" w:hAnsi="Calibri"/>
          <w:i/>
          <w:iCs/>
          <w:noProof/>
          <w:sz w:val="20"/>
        </w:rPr>
        <w:t>Progress in Physical Geography</w:t>
      </w:r>
      <w:r w:rsidRPr="004101E1">
        <w:rPr>
          <w:rFonts w:ascii="Calibri" w:hAnsi="Calibri"/>
          <w:noProof/>
          <w:sz w:val="20"/>
        </w:rPr>
        <w:t xml:space="preserve">, </w:t>
      </w:r>
      <w:r w:rsidRPr="004101E1">
        <w:rPr>
          <w:rFonts w:ascii="Calibri" w:hAnsi="Calibri"/>
          <w:b/>
          <w:bCs/>
          <w:noProof/>
          <w:sz w:val="20"/>
        </w:rPr>
        <w:t>35</w:t>
      </w:r>
      <w:r w:rsidRPr="004101E1">
        <w:rPr>
          <w:rFonts w:ascii="Calibri" w:hAnsi="Calibri"/>
          <w:noProof/>
          <w:sz w:val="20"/>
        </w:rPr>
        <w:t>, 249–261.</w:t>
      </w:r>
    </w:p>
    <w:p w14:paraId="40AF116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Peel, M., McMahon, T. &amp; Finlayson, B. (2004) Continental differences in the variability of annual runoff-update and reassessment. </w:t>
      </w:r>
      <w:r w:rsidRPr="004101E1">
        <w:rPr>
          <w:rFonts w:ascii="Calibri" w:hAnsi="Calibri"/>
          <w:i/>
          <w:iCs/>
          <w:noProof/>
          <w:sz w:val="20"/>
        </w:rPr>
        <w:t>Journal of Hydrology</w:t>
      </w:r>
      <w:r w:rsidRPr="004101E1">
        <w:rPr>
          <w:rFonts w:ascii="Calibri" w:hAnsi="Calibri"/>
          <w:noProof/>
          <w:sz w:val="20"/>
        </w:rPr>
        <w:t xml:space="preserve">, </w:t>
      </w:r>
      <w:r w:rsidRPr="004101E1">
        <w:rPr>
          <w:rFonts w:ascii="Calibri" w:hAnsi="Calibri"/>
          <w:b/>
          <w:bCs/>
          <w:noProof/>
          <w:sz w:val="20"/>
        </w:rPr>
        <w:t>295</w:t>
      </w:r>
      <w:r w:rsidRPr="004101E1">
        <w:rPr>
          <w:rFonts w:ascii="Calibri" w:hAnsi="Calibri"/>
          <w:noProof/>
          <w:sz w:val="20"/>
        </w:rPr>
        <w:t>, 185–197.</w:t>
      </w:r>
    </w:p>
    <w:p w14:paraId="173B503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Poff, N.L., Richter, B.D., Arthington, A.H., Bunn, S.E., Naiman, R.J., Kendy, E., Acreman, M., Apse, C., Bledsoe, B.P., Freeman, M.C., Henriksen, J., Jacobson, R.B., Kennen, J.G., Merritt, D.M., O’Keeffe, J.H., Olden, J.D., Rogers, K., Tharme, R.E. &amp; Warner, A. (2010) The ecological limits of hydrologic alteration (ELOHA): a new framework for developing regional environmental flow standards. </w:t>
      </w:r>
      <w:r w:rsidRPr="004101E1">
        <w:rPr>
          <w:rFonts w:ascii="Calibri" w:hAnsi="Calibri"/>
          <w:i/>
          <w:iCs/>
          <w:noProof/>
          <w:sz w:val="20"/>
        </w:rPr>
        <w:t>Freshwater Biology</w:t>
      </w:r>
      <w:r w:rsidRPr="004101E1">
        <w:rPr>
          <w:rFonts w:ascii="Calibri" w:hAnsi="Calibri"/>
          <w:noProof/>
          <w:sz w:val="20"/>
        </w:rPr>
        <w:t xml:space="preserve">, </w:t>
      </w:r>
      <w:r w:rsidRPr="004101E1">
        <w:rPr>
          <w:rFonts w:ascii="Calibri" w:hAnsi="Calibri"/>
          <w:b/>
          <w:bCs/>
          <w:noProof/>
          <w:sz w:val="20"/>
        </w:rPr>
        <w:t>55</w:t>
      </w:r>
      <w:r w:rsidRPr="004101E1">
        <w:rPr>
          <w:rFonts w:ascii="Calibri" w:hAnsi="Calibri"/>
          <w:noProof/>
          <w:sz w:val="20"/>
        </w:rPr>
        <w:t>, 147–170.</w:t>
      </w:r>
    </w:p>
    <w:p w14:paraId="59805558"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lastRenderedPageBreak/>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4101E1">
        <w:rPr>
          <w:rFonts w:ascii="Calibri" w:hAnsi="Calibri"/>
          <w:i/>
          <w:iCs/>
          <w:noProof/>
          <w:sz w:val="20"/>
        </w:rPr>
        <w:t>The New Phytologist</w:t>
      </w:r>
      <w:r w:rsidRPr="004101E1">
        <w:rPr>
          <w:rFonts w:ascii="Calibri" w:hAnsi="Calibri"/>
          <w:noProof/>
          <w:sz w:val="20"/>
        </w:rPr>
        <w:t xml:space="preserve">, </w:t>
      </w:r>
      <w:r w:rsidRPr="004101E1">
        <w:rPr>
          <w:rFonts w:ascii="Calibri" w:hAnsi="Calibri"/>
          <w:b/>
          <w:bCs/>
          <w:noProof/>
          <w:sz w:val="20"/>
        </w:rPr>
        <w:t>185</w:t>
      </w:r>
      <w:r w:rsidRPr="004101E1">
        <w:rPr>
          <w:rFonts w:ascii="Calibri" w:hAnsi="Calibri"/>
          <w:noProof/>
          <w:sz w:val="20"/>
        </w:rPr>
        <w:t>, 481–92.</w:t>
      </w:r>
    </w:p>
    <w:p w14:paraId="2B57003D"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4101E1">
        <w:rPr>
          <w:rFonts w:ascii="Calibri" w:hAnsi="Calibri"/>
          <w:i/>
          <w:iCs/>
          <w:noProof/>
          <w:sz w:val="20"/>
        </w:rPr>
        <w:t>Ecology</w:t>
      </w:r>
      <w:r w:rsidRPr="004101E1">
        <w:rPr>
          <w:rFonts w:ascii="Calibri" w:hAnsi="Calibri"/>
          <w:noProof/>
          <w:sz w:val="20"/>
        </w:rPr>
        <w:t xml:space="preserve">, </w:t>
      </w:r>
      <w:r w:rsidRPr="004101E1">
        <w:rPr>
          <w:rFonts w:ascii="Calibri" w:hAnsi="Calibri"/>
          <w:b/>
          <w:bCs/>
          <w:noProof/>
          <w:sz w:val="20"/>
        </w:rPr>
        <w:t>89</w:t>
      </w:r>
      <w:r w:rsidRPr="004101E1">
        <w:rPr>
          <w:rFonts w:ascii="Calibri" w:hAnsi="Calibri"/>
          <w:noProof/>
          <w:sz w:val="20"/>
        </w:rPr>
        <w:t>, 1908–20.</w:t>
      </w:r>
    </w:p>
    <w:p w14:paraId="43B0F3E2"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Preston, K.A., Cornwell, W.K. &amp; Denoyer, J.L. (2006) Wood density and vessel traits as distinct correlates of ecological strategy in 51 California coast range angiosperms. </w:t>
      </w:r>
      <w:r w:rsidRPr="004101E1">
        <w:rPr>
          <w:rFonts w:ascii="Calibri" w:hAnsi="Calibri"/>
          <w:i/>
          <w:iCs/>
          <w:noProof/>
          <w:sz w:val="20"/>
        </w:rPr>
        <w:t>The New Phytologist</w:t>
      </w:r>
      <w:r w:rsidRPr="004101E1">
        <w:rPr>
          <w:rFonts w:ascii="Calibri" w:hAnsi="Calibri"/>
          <w:noProof/>
          <w:sz w:val="20"/>
        </w:rPr>
        <w:t xml:space="preserve">, </w:t>
      </w:r>
      <w:r w:rsidRPr="004101E1">
        <w:rPr>
          <w:rFonts w:ascii="Calibri" w:hAnsi="Calibri"/>
          <w:b/>
          <w:bCs/>
          <w:noProof/>
          <w:sz w:val="20"/>
        </w:rPr>
        <w:t>170</w:t>
      </w:r>
      <w:r w:rsidRPr="004101E1">
        <w:rPr>
          <w:rFonts w:ascii="Calibri" w:hAnsi="Calibri"/>
          <w:noProof/>
          <w:sz w:val="20"/>
        </w:rPr>
        <w:t>, 807–18.</w:t>
      </w:r>
    </w:p>
    <w:p w14:paraId="76890921"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R Core Team. (2013) R: A Language and Environment for Statistical Computing.</w:t>
      </w:r>
    </w:p>
    <w:p w14:paraId="023023A3"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Reich, P. &amp; Wright, I. (2003) The evolution of plant functional variation: traits, spectra, and strategies. </w:t>
      </w:r>
      <w:r w:rsidRPr="004101E1">
        <w:rPr>
          <w:rFonts w:ascii="Calibri" w:hAnsi="Calibri"/>
          <w:i/>
          <w:iCs/>
          <w:noProof/>
          <w:sz w:val="20"/>
        </w:rPr>
        <w:t>International Journal of Plant Sciences</w:t>
      </w:r>
      <w:r w:rsidRPr="004101E1">
        <w:rPr>
          <w:rFonts w:ascii="Calibri" w:hAnsi="Calibri"/>
          <w:noProof/>
          <w:sz w:val="20"/>
        </w:rPr>
        <w:t xml:space="preserve">, </w:t>
      </w:r>
      <w:r w:rsidRPr="004101E1">
        <w:rPr>
          <w:rFonts w:ascii="Calibri" w:hAnsi="Calibri"/>
          <w:b/>
          <w:bCs/>
          <w:noProof/>
          <w:sz w:val="20"/>
        </w:rPr>
        <w:t>164</w:t>
      </w:r>
      <w:r w:rsidRPr="004101E1">
        <w:rPr>
          <w:rFonts w:ascii="Calibri" w:hAnsi="Calibri"/>
          <w:noProof/>
          <w:sz w:val="20"/>
        </w:rPr>
        <w:t>, 146–164.</w:t>
      </w:r>
    </w:p>
    <w:p w14:paraId="0BD3E661"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Russo, S.E., Jenkins, K.L., Wiser, S.K., Uriarte, M., Duncan, R.P. &amp; Coomes, D.A. (2010) Interspecific relationships among growth, mortality and xylem traits of woody species from New Zealand. </w:t>
      </w:r>
      <w:r w:rsidRPr="004101E1">
        <w:rPr>
          <w:rFonts w:ascii="Calibri" w:hAnsi="Calibri"/>
          <w:i/>
          <w:iCs/>
          <w:noProof/>
          <w:sz w:val="20"/>
        </w:rPr>
        <w:t>Functional Ecology</w:t>
      </w:r>
      <w:r w:rsidRPr="004101E1">
        <w:rPr>
          <w:rFonts w:ascii="Calibri" w:hAnsi="Calibri"/>
          <w:noProof/>
          <w:sz w:val="20"/>
        </w:rPr>
        <w:t xml:space="preserve">, </w:t>
      </w:r>
      <w:r w:rsidRPr="004101E1">
        <w:rPr>
          <w:rFonts w:ascii="Calibri" w:hAnsi="Calibri"/>
          <w:b/>
          <w:bCs/>
          <w:noProof/>
          <w:sz w:val="20"/>
        </w:rPr>
        <w:t>24</w:t>
      </w:r>
      <w:r w:rsidRPr="004101E1">
        <w:rPr>
          <w:rFonts w:ascii="Calibri" w:hAnsi="Calibri"/>
          <w:noProof/>
          <w:sz w:val="20"/>
        </w:rPr>
        <w:t>, 253–262.</w:t>
      </w:r>
    </w:p>
    <w:p w14:paraId="5B39D9A0"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Smith, I. (2004) An assessment of recent trends in Australian rainfall. </w:t>
      </w:r>
      <w:r w:rsidRPr="004101E1">
        <w:rPr>
          <w:rFonts w:ascii="Calibri" w:hAnsi="Calibri"/>
          <w:i/>
          <w:iCs/>
          <w:noProof/>
          <w:sz w:val="20"/>
        </w:rPr>
        <w:t>Australian Meteorological Magazine</w:t>
      </w:r>
      <w:r w:rsidRPr="004101E1">
        <w:rPr>
          <w:rFonts w:ascii="Calibri" w:hAnsi="Calibri"/>
          <w:noProof/>
          <w:sz w:val="20"/>
        </w:rPr>
        <w:t xml:space="preserve">, </w:t>
      </w:r>
      <w:r w:rsidRPr="004101E1">
        <w:rPr>
          <w:rFonts w:ascii="Calibri" w:hAnsi="Calibri"/>
          <w:b/>
          <w:bCs/>
          <w:noProof/>
          <w:sz w:val="20"/>
        </w:rPr>
        <w:t>53</w:t>
      </w:r>
      <w:r w:rsidRPr="004101E1">
        <w:rPr>
          <w:rFonts w:ascii="Calibri" w:hAnsi="Calibri"/>
          <w:noProof/>
          <w:sz w:val="20"/>
        </w:rPr>
        <w:t>, 163–173.</w:t>
      </w:r>
    </w:p>
    <w:p w14:paraId="555EBD6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Van Steenis, C.G.G.J. (1981) </w:t>
      </w:r>
      <w:r w:rsidRPr="004101E1">
        <w:rPr>
          <w:rFonts w:ascii="Calibri" w:hAnsi="Calibri"/>
          <w:i/>
          <w:iCs/>
          <w:noProof/>
          <w:sz w:val="20"/>
        </w:rPr>
        <w:t>Rheophytes of the World: An Account of the Flood-Resistant Flowering Plants and Ferns and the Theory of Autonomous Evolution</w:t>
      </w:r>
      <w:r w:rsidRPr="004101E1">
        <w:rPr>
          <w:rFonts w:ascii="Calibri" w:hAnsi="Calibri"/>
          <w:noProof/>
          <w:sz w:val="20"/>
        </w:rPr>
        <w:t>. Sijthoff &amp; Noordhoff Alphen aan den Rijn, Netherlands.</w:t>
      </w:r>
    </w:p>
    <w:p w14:paraId="2E953E1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4101E1">
        <w:rPr>
          <w:rFonts w:ascii="Calibri" w:hAnsi="Calibri"/>
          <w:i/>
          <w:iCs/>
          <w:noProof/>
          <w:sz w:val="20"/>
        </w:rPr>
        <w:t>American Journal of Botany</w:t>
      </w:r>
      <w:r w:rsidRPr="004101E1">
        <w:rPr>
          <w:rFonts w:ascii="Calibri" w:hAnsi="Calibri"/>
          <w:noProof/>
          <w:sz w:val="20"/>
        </w:rPr>
        <w:t xml:space="preserve">, </w:t>
      </w:r>
      <w:r w:rsidRPr="004101E1">
        <w:rPr>
          <w:rFonts w:ascii="Calibri" w:hAnsi="Calibri"/>
          <w:b/>
          <w:bCs/>
          <w:noProof/>
          <w:sz w:val="20"/>
        </w:rPr>
        <w:t>94</w:t>
      </w:r>
      <w:r w:rsidRPr="004101E1">
        <w:rPr>
          <w:rFonts w:ascii="Calibri" w:hAnsi="Calibri"/>
          <w:noProof/>
          <w:sz w:val="20"/>
        </w:rPr>
        <w:t>, 451–459.</w:t>
      </w:r>
    </w:p>
    <w:p w14:paraId="2E7B9CC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Tabacchi, E., Correll, D. &amp; Hauer, R. (1998) Development, maintenance and role of riparian vegetation in the river landscape. </w:t>
      </w:r>
      <w:r w:rsidRPr="004101E1">
        <w:rPr>
          <w:rFonts w:ascii="Calibri" w:hAnsi="Calibri"/>
          <w:i/>
          <w:iCs/>
          <w:noProof/>
          <w:sz w:val="20"/>
        </w:rPr>
        <w:t>Freshwater …</w:t>
      </w:r>
      <w:r w:rsidRPr="004101E1">
        <w:rPr>
          <w:rFonts w:ascii="Calibri" w:hAnsi="Calibri"/>
          <w:noProof/>
          <w:sz w:val="20"/>
        </w:rPr>
        <w:t xml:space="preserve">, </w:t>
      </w:r>
      <w:r w:rsidRPr="004101E1">
        <w:rPr>
          <w:rFonts w:ascii="Calibri" w:hAnsi="Calibri"/>
          <w:b/>
          <w:bCs/>
          <w:noProof/>
          <w:sz w:val="20"/>
        </w:rPr>
        <w:t>40</w:t>
      </w:r>
      <w:r w:rsidRPr="004101E1">
        <w:rPr>
          <w:rFonts w:ascii="Calibri" w:hAnsi="Calibri"/>
          <w:noProof/>
          <w:sz w:val="20"/>
        </w:rPr>
        <w:t>, 497–516.</w:t>
      </w:r>
    </w:p>
    <w:p w14:paraId="573A160B"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4101E1">
        <w:rPr>
          <w:rFonts w:ascii="Calibri" w:hAnsi="Calibri"/>
          <w:i/>
          <w:iCs/>
          <w:noProof/>
          <w:sz w:val="20"/>
        </w:rPr>
        <w:t>New Phytologist</w:t>
      </w:r>
      <w:r w:rsidRPr="004101E1">
        <w:rPr>
          <w:rFonts w:ascii="Calibri" w:hAnsi="Calibri"/>
          <w:noProof/>
          <w:sz w:val="20"/>
        </w:rPr>
        <w:t xml:space="preserve">, </w:t>
      </w:r>
      <w:r w:rsidRPr="004101E1">
        <w:rPr>
          <w:rFonts w:ascii="Calibri" w:hAnsi="Calibri"/>
          <w:b/>
          <w:bCs/>
          <w:noProof/>
          <w:sz w:val="20"/>
        </w:rPr>
        <w:t>156</w:t>
      </w:r>
      <w:r w:rsidRPr="004101E1">
        <w:rPr>
          <w:rFonts w:ascii="Calibri" w:hAnsi="Calibri"/>
          <w:noProof/>
          <w:sz w:val="20"/>
        </w:rPr>
        <w:t>, 457–467.</w:t>
      </w:r>
    </w:p>
    <w:p w14:paraId="6A6C941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Valladares, F., Chico, J. &amp; Aranda, I. (2002b) The greater seedling high-light tolerance of Quercus robur over Fagus sylvatica is linked to a greater physiological plasticity. </w:t>
      </w:r>
      <w:r w:rsidRPr="004101E1">
        <w:rPr>
          <w:rFonts w:ascii="Calibri" w:hAnsi="Calibri"/>
          <w:i/>
          <w:iCs/>
          <w:noProof/>
          <w:sz w:val="20"/>
        </w:rPr>
        <w:t>Trees</w:t>
      </w:r>
      <w:r w:rsidRPr="004101E1">
        <w:rPr>
          <w:rFonts w:ascii="Calibri" w:hAnsi="Calibri"/>
          <w:noProof/>
          <w:sz w:val="20"/>
        </w:rPr>
        <w:t xml:space="preserve">, </w:t>
      </w:r>
      <w:r w:rsidRPr="004101E1">
        <w:rPr>
          <w:rFonts w:ascii="Calibri" w:hAnsi="Calibri"/>
          <w:b/>
          <w:bCs/>
          <w:noProof/>
          <w:sz w:val="20"/>
        </w:rPr>
        <w:t>16</w:t>
      </w:r>
      <w:r w:rsidRPr="004101E1">
        <w:rPr>
          <w:rFonts w:ascii="Calibri" w:hAnsi="Calibri"/>
          <w:noProof/>
          <w:sz w:val="20"/>
        </w:rPr>
        <w:t>, 395–403.</w:t>
      </w:r>
    </w:p>
    <w:p w14:paraId="627A0601"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Valladares, F., Gianoli, E. &amp; Gómez, J. (2007) Ecological limits to plant phenotypic plasticity. </w:t>
      </w:r>
      <w:r w:rsidRPr="004101E1">
        <w:rPr>
          <w:rFonts w:ascii="Calibri" w:hAnsi="Calibri"/>
          <w:i/>
          <w:iCs/>
          <w:noProof/>
          <w:sz w:val="20"/>
        </w:rPr>
        <w:t>New Phytologist</w:t>
      </w:r>
      <w:r w:rsidRPr="004101E1">
        <w:rPr>
          <w:rFonts w:ascii="Calibri" w:hAnsi="Calibri"/>
          <w:noProof/>
          <w:sz w:val="20"/>
        </w:rPr>
        <w:t xml:space="preserve">, </w:t>
      </w:r>
      <w:r w:rsidRPr="004101E1">
        <w:rPr>
          <w:rFonts w:ascii="Calibri" w:hAnsi="Calibri"/>
          <w:b/>
          <w:bCs/>
          <w:noProof/>
          <w:sz w:val="20"/>
        </w:rPr>
        <w:t>176</w:t>
      </w:r>
      <w:r w:rsidRPr="004101E1">
        <w:rPr>
          <w:rFonts w:ascii="Calibri" w:hAnsi="Calibri"/>
          <w:noProof/>
          <w:sz w:val="20"/>
        </w:rPr>
        <w:t>, 749–63.</w:t>
      </w:r>
    </w:p>
    <w:p w14:paraId="7E45316C"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ard, P.J., Beets, W., Bouwer, L.M., Aerts, J.C.J.H. &amp; Renssen, H. (2010) Sensitivity of river discharge to ENSO. </w:t>
      </w:r>
      <w:r w:rsidRPr="004101E1">
        <w:rPr>
          <w:rFonts w:ascii="Calibri" w:hAnsi="Calibri"/>
          <w:i/>
          <w:iCs/>
          <w:noProof/>
          <w:sz w:val="20"/>
        </w:rPr>
        <w:t>Geophysical Research Letters</w:t>
      </w:r>
      <w:r w:rsidRPr="004101E1">
        <w:rPr>
          <w:rFonts w:ascii="Calibri" w:hAnsi="Calibri"/>
          <w:noProof/>
          <w:sz w:val="20"/>
        </w:rPr>
        <w:t xml:space="preserve">, </w:t>
      </w:r>
      <w:r w:rsidRPr="004101E1">
        <w:rPr>
          <w:rFonts w:ascii="Calibri" w:hAnsi="Calibri"/>
          <w:b/>
          <w:bCs/>
          <w:noProof/>
          <w:sz w:val="20"/>
        </w:rPr>
        <w:t>37</w:t>
      </w:r>
      <w:r w:rsidRPr="004101E1">
        <w:rPr>
          <w:rFonts w:ascii="Calibri" w:hAnsi="Calibri"/>
          <w:noProof/>
          <w:sz w:val="20"/>
        </w:rPr>
        <w:t>.</w:t>
      </w:r>
    </w:p>
    <w:p w14:paraId="3F85ED00"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4101E1">
        <w:rPr>
          <w:rFonts w:ascii="Calibri" w:hAnsi="Calibri"/>
          <w:i/>
          <w:iCs/>
          <w:noProof/>
          <w:sz w:val="20"/>
        </w:rPr>
        <w:t>nternational Association of Hydrological Sciences</w:t>
      </w:r>
      <w:r w:rsidRPr="004101E1">
        <w:rPr>
          <w:rFonts w:ascii="Calibri" w:hAnsi="Calibri"/>
          <w:noProof/>
          <w:sz w:val="20"/>
        </w:rPr>
        <w:t xml:space="preserve">, </w:t>
      </w:r>
      <w:r w:rsidRPr="004101E1">
        <w:rPr>
          <w:rFonts w:ascii="Calibri" w:hAnsi="Calibri"/>
          <w:b/>
          <w:bCs/>
          <w:noProof/>
          <w:sz w:val="20"/>
        </w:rPr>
        <w:t>276</w:t>
      </w:r>
      <w:r w:rsidRPr="004101E1">
        <w:rPr>
          <w:rFonts w:ascii="Calibri" w:hAnsi="Calibri"/>
          <w:noProof/>
          <w:sz w:val="20"/>
        </w:rPr>
        <w:t>, 203–210.</w:t>
      </w:r>
    </w:p>
    <w:p w14:paraId="0FE20114"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eimann, M. &amp; Williamson, G. (2002) Geographic variation in wood specific gravity: effects of latitude, temperature and precipitation. </w:t>
      </w:r>
      <w:r w:rsidRPr="004101E1">
        <w:rPr>
          <w:rFonts w:ascii="Calibri" w:hAnsi="Calibri"/>
          <w:i/>
          <w:iCs/>
          <w:noProof/>
          <w:sz w:val="20"/>
        </w:rPr>
        <w:t>Wood and Fiber Science</w:t>
      </w:r>
      <w:r w:rsidRPr="004101E1">
        <w:rPr>
          <w:rFonts w:ascii="Calibri" w:hAnsi="Calibri"/>
          <w:noProof/>
          <w:sz w:val="20"/>
        </w:rPr>
        <w:t xml:space="preserve">, </w:t>
      </w:r>
      <w:r w:rsidRPr="004101E1">
        <w:rPr>
          <w:rFonts w:ascii="Calibri" w:hAnsi="Calibri"/>
          <w:b/>
          <w:bCs/>
          <w:noProof/>
          <w:sz w:val="20"/>
        </w:rPr>
        <w:t>34</w:t>
      </w:r>
      <w:r w:rsidRPr="004101E1">
        <w:rPr>
          <w:rFonts w:ascii="Calibri" w:hAnsi="Calibri"/>
          <w:noProof/>
          <w:sz w:val="20"/>
        </w:rPr>
        <w:t>, 96–107.</w:t>
      </w:r>
    </w:p>
    <w:p w14:paraId="6C501B34"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lastRenderedPageBreak/>
        <w:t xml:space="preserve">Westoby, M. (1998) A leaf-height-seed (LHS) plant ecology strategy scheme. </w:t>
      </w:r>
      <w:r w:rsidRPr="004101E1">
        <w:rPr>
          <w:rFonts w:ascii="Calibri" w:hAnsi="Calibri"/>
          <w:i/>
          <w:iCs/>
          <w:noProof/>
          <w:sz w:val="20"/>
        </w:rPr>
        <w:t>Plant and Soil</w:t>
      </w:r>
      <w:r w:rsidRPr="004101E1">
        <w:rPr>
          <w:rFonts w:ascii="Calibri" w:hAnsi="Calibri"/>
          <w:noProof/>
          <w:sz w:val="20"/>
        </w:rPr>
        <w:t xml:space="preserve">, </w:t>
      </w:r>
      <w:r w:rsidRPr="004101E1">
        <w:rPr>
          <w:rFonts w:ascii="Calibri" w:hAnsi="Calibri"/>
          <w:b/>
          <w:bCs/>
          <w:noProof/>
          <w:sz w:val="20"/>
        </w:rPr>
        <w:t>199</w:t>
      </w:r>
      <w:r w:rsidRPr="004101E1">
        <w:rPr>
          <w:rFonts w:ascii="Calibri" w:hAnsi="Calibri"/>
          <w:noProof/>
          <w:sz w:val="20"/>
        </w:rPr>
        <w:t>, 213–227.</w:t>
      </w:r>
    </w:p>
    <w:p w14:paraId="583089E8"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estoby, M., Falster, D.S., Moles, A.T., Vesk, P. a. &amp; Wright, I.J. (2002) PLANT ECOLOGICAL STRATEGIES: Some Leading Dimensions of Variation Between Species. </w:t>
      </w:r>
      <w:r w:rsidRPr="004101E1">
        <w:rPr>
          <w:rFonts w:ascii="Calibri" w:hAnsi="Calibri"/>
          <w:i/>
          <w:iCs/>
          <w:noProof/>
          <w:sz w:val="20"/>
        </w:rPr>
        <w:t>Annual Review of Ecology and Systematics</w:t>
      </w:r>
      <w:r w:rsidRPr="004101E1">
        <w:rPr>
          <w:rFonts w:ascii="Calibri" w:hAnsi="Calibri"/>
          <w:noProof/>
          <w:sz w:val="20"/>
        </w:rPr>
        <w:t xml:space="preserve">, </w:t>
      </w:r>
      <w:r w:rsidRPr="004101E1">
        <w:rPr>
          <w:rFonts w:ascii="Calibri" w:hAnsi="Calibri"/>
          <w:b/>
          <w:bCs/>
          <w:noProof/>
          <w:sz w:val="20"/>
        </w:rPr>
        <w:t>33</w:t>
      </w:r>
      <w:r w:rsidRPr="004101E1">
        <w:rPr>
          <w:rFonts w:ascii="Calibri" w:hAnsi="Calibri"/>
          <w:noProof/>
          <w:sz w:val="20"/>
        </w:rPr>
        <w:t>, 125–159.</w:t>
      </w:r>
    </w:p>
    <w:p w14:paraId="59277866"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estoby, M. &amp; Wright, I.J. (2006) Land-plant ecology on the basis of functional traits. </w:t>
      </w:r>
      <w:r w:rsidRPr="004101E1">
        <w:rPr>
          <w:rFonts w:ascii="Calibri" w:hAnsi="Calibri"/>
          <w:i/>
          <w:iCs/>
          <w:noProof/>
          <w:sz w:val="20"/>
        </w:rPr>
        <w:t>Trends in Ecology &amp; Evolution</w:t>
      </w:r>
      <w:r w:rsidRPr="004101E1">
        <w:rPr>
          <w:rFonts w:ascii="Calibri" w:hAnsi="Calibri"/>
          <w:noProof/>
          <w:sz w:val="20"/>
        </w:rPr>
        <w:t xml:space="preserve">, </w:t>
      </w:r>
      <w:r w:rsidRPr="004101E1">
        <w:rPr>
          <w:rFonts w:ascii="Calibri" w:hAnsi="Calibri"/>
          <w:b/>
          <w:bCs/>
          <w:noProof/>
          <w:sz w:val="20"/>
        </w:rPr>
        <w:t>21</w:t>
      </w:r>
      <w:r w:rsidRPr="004101E1">
        <w:rPr>
          <w:rFonts w:ascii="Calibri" w:hAnsi="Calibri"/>
          <w:noProof/>
          <w:sz w:val="20"/>
        </w:rPr>
        <w:t>, 261–8.</w:t>
      </w:r>
    </w:p>
    <w:p w14:paraId="5A42C934"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oolfrey, A.R. &amp; Ladd, P.. (2001) Habitat preference and reproductive traits of a major Australian riparian tree species (Casuarina cunninghamiana). </w:t>
      </w:r>
      <w:r w:rsidRPr="004101E1">
        <w:rPr>
          <w:rFonts w:ascii="Calibri" w:hAnsi="Calibri"/>
          <w:i/>
          <w:iCs/>
          <w:noProof/>
          <w:sz w:val="20"/>
        </w:rPr>
        <w:t>Australian Journal of Botany</w:t>
      </w:r>
      <w:r w:rsidRPr="004101E1">
        <w:rPr>
          <w:rFonts w:ascii="Calibri" w:hAnsi="Calibri"/>
          <w:noProof/>
          <w:sz w:val="20"/>
        </w:rPr>
        <w:t xml:space="preserve">, </w:t>
      </w:r>
      <w:r w:rsidRPr="004101E1">
        <w:rPr>
          <w:rFonts w:ascii="Calibri" w:hAnsi="Calibri"/>
          <w:b/>
          <w:bCs/>
          <w:noProof/>
          <w:sz w:val="20"/>
        </w:rPr>
        <w:t>49</w:t>
      </w:r>
      <w:r w:rsidRPr="004101E1">
        <w:rPr>
          <w:rFonts w:ascii="Calibri" w:hAnsi="Calibri"/>
          <w:noProof/>
          <w:sz w:val="20"/>
        </w:rPr>
        <w:t>, 705–715.</w:t>
      </w:r>
    </w:p>
    <w:p w14:paraId="4F2DBC29"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4101E1">
        <w:rPr>
          <w:rFonts w:ascii="Calibri" w:hAnsi="Calibri"/>
          <w:i/>
          <w:iCs/>
          <w:noProof/>
          <w:sz w:val="20"/>
        </w:rPr>
        <w:t>Ecology</w:t>
      </w:r>
      <w:r w:rsidRPr="004101E1">
        <w:rPr>
          <w:rFonts w:ascii="Calibri" w:hAnsi="Calibri"/>
          <w:noProof/>
          <w:sz w:val="20"/>
        </w:rPr>
        <w:t xml:space="preserve">, </w:t>
      </w:r>
      <w:r w:rsidRPr="004101E1">
        <w:rPr>
          <w:rFonts w:ascii="Calibri" w:hAnsi="Calibri"/>
          <w:b/>
          <w:bCs/>
          <w:noProof/>
          <w:sz w:val="20"/>
        </w:rPr>
        <w:t>91</w:t>
      </w:r>
      <w:r w:rsidRPr="004101E1">
        <w:rPr>
          <w:rFonts w:ascii="Calibri" w:hAnsi="Calibri"/>
          <w:noProof/>
          <w:sz w:val="20"/>
        </w:rPr>
        <w:t>, 3664–74.</w:t>
      </w:r>
    </w:p>
    <w:p w14:paraId="28985CCB" w14:textId="77777777" w:rsidR="004101E1" w:rsidRPr="004101E1" w:rsidRDefault="004101E1">
      <w:pPr>
        <w:pStyle w:val="NormalWeb"/>
        <w:ind w:left="480" w:hanging="480"/>
        <w:divId w:val="2000500714"/>
        <w:rPr>
          <w:rFonts w:ascii="Calibri" w:hAnsi="Calibri"/>
          <w:noProof/>
          <w:sz w:val="20"/>
        </w:rPr>
      </w:pPr>
      <w:r w:rsidRPr="004101E1">
        <w:rPr>
          <w:rFonts w:ascii="Calibri" w:hAnsi="Calibri"/>
          <w:noProof/>
          <w:sz w:val="20"/>
        </w:rPr>
        <w:t xml:space="preserve">Zieminska, K., Butler, D.W., Gleason, S.M., Wright, I.J. &amp; Westoby, M. (2013) Fibre wall and lumen fractions drive wood density variation across 24 Australian angiosperms. </w:t>
      </w:r>
      <w:r w:rsidRPr="004101E1">
        <w:rPr>
          <w:rFonts w:ascii="Calibri" w:hAnsi="Calibri"/>
          <w:i/>
          <w:iCs/>
          <w:noProof/>
          <w:sz w:val="20"/>
        </w:rPr>
        <w:t>AoB PLANTS</w:t>
      </w:r>
      <w:r w:rsidRPr="004101E1">
        <w:rPr>
          <w:rFonts w:ascii="Calibri" w:hAnsi="Calibri"/>
          <w:noProof/>
          <w:sz w:val="20"/>
        </w:rPr>
        <w:t xml:space="preserve">, </w:t>
      </w:r>
      <w:r w:rsidRPr="004101E1">
        <w:rPr>
          <w:rFonts w:ascii="Calibri" w:hAnsi="Calibri"/>
          <w:b/>
          <w:bCs/>
          <w:noProof/>
          <w:sz w:val="20"/>
        </w:rPr>
        <w:t>5</w:t>
      </w:r>
      <w:r w:rsidRPr="004101E1">
        <w:rPr>
          <w:rFonts w:ascii="Calibri" w:hAnsi="Calibri"/>
          <w:noProof/>
          <w:sz w:val="20"/>
        </w:rPr>
        <w:t>, plt046.</w:t>
      </w:r>
    </w:p>
    <w:p w14:paraId="4E656F6A" w14:textId="103B9D5E" w:rsidR="007137EA" w:rsidRDefault="007137EA" w:rsidP="00A22B81">
      <w:pPr>
        <w:spacing w:line="360" w:lineRule="auto"/>
        <w:jc w:val="both"/>
        <w:rPr>
          <w:b/>
          <w:sz w:val="20"/>
          <w:szCs w:val="20"/>
        </w:rPr>
      </w:pPr>
      <w:r w:rsidRPr="00EF3710">
        <w:rPr>
          <w:b/>
          <w:sz w:val="20"/>
          <w:szCs w:val="20"/>
        </w:rPr>
        <w:fldChar w:fldCharType="end"/>
      </w:r>
    </w:p>
    <w:p w14:paraId="4B3129A7" w14:textId="77777777" w:rsidR="00C13E06" w:rsidRDefault="00C13E06" w:rsidP="00A22B81">
      <w:pPr>
        <w:spacing w:line="360" w:lineRule="auto"/>
        <w:jc w:val="both"/>
        <w:rPr>
          <w:b/>
          <w:sz w:val="20"/>
          <w:szCs w:val="20"/>
        </w:rPr>
      </w:pPr>
    </w:p>
    <w:p w14:paraId="24DA4FE7" w14:textId="77777777" w:rsidR="00C13E06" w:rsidRDefault="00C13E06" w:rsidP="00A22B81">
      <w:pPr>
        <w:spacing w:line="360" w:lineRule="auto"/>
        <w:jc w:val="both"/>
        <w:rPr>
          <w:b/>
          <w:sz w:val="20"/>
          <w:szCs w:val="20"/>
        </w:rPr>
      </w:pPr>
    </w:p>
    <w:p w14:paraId="33498357" w14:textId="77777777" w:rsidR="00C13E06" w:rsidRDefault="00C13E06" w:rsidP="00A22B81">
      <w:pPr>
        <w:spacing w:line="360" w:lineRule="auto"/>
        <w:jc w:val="both"/>
        <w:rPr>
          <w:b/>
          <w:sz w:val="20"/>
          <w:szCs w:val="20"/>
        </w:rPr>
      </w:pPr>
    </w:p>
    <w:p w14:paraId="7DBEDC4B" w14:textId="77777777" w:rsidR="00C13E06" w:rsidRDefault="00C13E06" w:rsidP="00A22B81">
      <w:pPr>
        <w:spacing w:line="360" w:lineRule="auto"/>
        <w:jc w:val="both"/>
        <w:rPr>
          <w:b/>
          <w:sz w:val="20"/>
          <w:szCs w:val="20"/>
        </w:rPr>
      </w:pPr>
    </w:p>
    <w:p w14:paraId="431C603A" w14:textId="77777777" w:rsidR="00C13E06" w:rsidRDefault="00C13E06" w:rsidP="00A22B81">
      <w:pPr>
        <w:spacing w:line="360" w:lineRule="auto"/>
        <w:jc w:val="both"/>
        <w:rPr>
          <w:b/>
          <w:sz w:val="20"/>
          <w:szCs w:val="20"/>
        </w:rPr>
      </w:pPr>
    </w:p>
    <w:p w14:paraId="0423229D" w14:textId="77777777" w:rsidR="00FF0455" w:rsidRDefault="00FF0455" w:rsidP="00A22B81">
      <w:pPr>
        <w:spacing w:line="360" w:lineRule="auto"/>
        <w:jc w:val="both"/>
        <w:rPr>
          <w:b/>
          <w:sz w:val="20"/>
          <w:szCs w:val="20"/>
        </w:rPr>
      </w:pPr>
    </w:p>
    <w:p w14:paraId="6FFCE26C" w14:textId="77777777" w:rsidR="00FF0455" w:rsidRDefault="00FF0455" w:rsidP="00A22B81">
      <w:pPr>
        <w:spacing w:line="360" w:lineRule="auto"/>
        <w:jc w:val="both"/>
        <w:rPr>
          <w:b/>
          <w:sz w:val="20"/>
          <w:szCs w:val="20"/>
        </w:rPr>
      </w:pPr>
    </w:p>
    <w:p w14:paraId="1085F966" w14:textId="77777777" w:rsidR="00FF0455" w:rsidRDefault="00FF0455" w:rsidP="00A22B81">
      <w:pPr>
        <w:spacing w:line="360" w:lineRule="auto"/>
        <w:jc w:val="both"/>
        <w:rPr>
          <w:b/>
          <w:sz w:val="20"/>
          <w:szCs w:val="20"/>
        </w:rPr>
      </w:pPr>
    </w:p>
    <w:p w14:paraId="73A9BD27" w14:textId="77777777" w:rsidR="00FF0455" w:rsidRDefault="00FF0455" w:rsidP="00A22B81">
      <w:pPr>
        <w:spacing w:line="360" w:lineRule="auto"/>
        <w:jc w:val="both"/>
        <w:rPr>
          <w:b/>
          <w:sz w:val="20"/>
          <w:szCs w:val="20"/>
        </w:rPr>
      </w:pPr>
    </w:p>
    <w:p w14:paraId="6B1B34C8" w14:textId="77777777" w:rsidR="00D666AE" w:rsidRDefault="00D666AE" w:rsidP="00A22B81">
      <w:pPr>
        <w:spacing w:line="360" w:lineRule="auto"/>
        <w:jc w:val="both"/>
        <w:rPr>
          <w:b/>
          <w:sz w:val="20"/>
          <w:szCs w:val="20"/>
        </w:rPr>
      </w:pPr>
    </w:p>
    <w:p w14:paraId="3745DE60" w14:textId="64C70EA8" w:rsidR="00C13E06" w:rsidRDefault="00C13E06" w:rsidP="00A22B81">
      <w:pPr>
        <w:spacing w:line="360" w:lineRule="auto"/>
        <w:jc w:val="both"/>
        <w:rPr>
          <w:b/>
        </w:rPr>
      </w:pPr>
      <w:r w:rsidRPr="00915E20">
        <w:rPr>
          <w:b/>
        </w:rPr>
        <w:t>Tables</w:t>
      </w:r>
    </w:p>
    <w:p w14:paraId="4C7562D2" w14:textId="0D68D4D6" w:rsidR="00C13E06" w:rsidRPr="004E1E20" w:rsidRDefault="00C13E06" w:rsidP="00C13E06">
      <w:pPr>
        <w:pStyle w:val="Caption"/>
        <w:keepNext/>
        <w:spacing w:line="360" w:lineRule="auto"/>
        <w:rPr>
          <w:sz w:val="22"/>
          <w:szCs w:val="22"/>
        </w:rPr>
      </w:pPr>
      <w:r w:rsidRPr="004E1E20">
        <w:rPr>
          <w:b/>
          <w:sz w:val="22"/>
          <w:szCs w:val="22"/>
        </w:rPr>
        <w:lastRenderedPageBreak/>
        <w:t xml:space="preserve">Table </w:t>
      </w:r>
      <w:r w:rsidRPr="004E1E20">
        <w:rPr>
          <w:b/>
          <w:sz w:val="22"/>
          <w:szCs w:val="22"/>
        </w:rPr>
        <w:fldChar w:fldCharType="begin"/>
      </w:r>
      <w:r w:rsidRPr="004E1E20">
        <w:rPr>
          <w:b/>
          <w:sz w:val="22"/>
          <w:szCs w:val="22"/>
        </w:rPr>
        <w:instrText xml:space="preserve"> SEQ Table \* ARABIC </w:instrText>
      </w:r>
      <w:r w:rsidRPr="004E1E20">
        <w:rPr>
          <w:b/>
          <w:sz w:val="22"/>
          <w:szCs w:val="22"/>
        </w:rPr>
        <w:fldChar w:fldCharType="separate"/>
      </w:r>
      <w:r w:rsidRPr="004E1E20">
        <w:rPr>
          <w:b/>
          <w:noProof/>
          <w:sz w:val="22"/>
          <w:szCs w:val="22"/>
        </w:rPr>
        <w:t>1</w:t>
      </w:r>
      <w:r w:rsidRPr="004E1E20">
        <w:rPr>
          <w:b/>
          <w:sz w:val="22"/>
          <w:szCs w:val="22"/>
        </w:rPr>
        <w:fldChar w:fldCharType="end"/>
      </w:r>
      <w:r w:rsidRPr="004E1E20">
        <w:rPr>
          <w:b/>
          <w:sz w:val="22"/>
          <w:szCs w:val="22"/>
        </w:rPr>
        <w:t>.</w:t>
      </w:r>
      <w:r w:rsidRPr="004E1E20">
        <w:rPr>
          <w:sz w:val="22"/>
          <w:szCs w:val="22"/>
        </w:rPr>
        <w:t xml:space="preserve"> Flow characteristics of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Pr="004E1E20">
        <w:rPr>
          <w:sz w:val="22"/>
          <w:szCs w:val="22"/>
        </w:rPr>
        <w:fldChar w:fldCharType="begin" w:fldLock="1"/>
      </w:r>
      <w:r w:rsidR="004101E1">
        <w:rPr>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4E1E20">
        <w:rPr>
          <w:sz w:val="22"/>
          <w:szCs w:val="22"/>
        </w:rPr>
        <w:fldChar w:fldCharType="separate"/>
      </w:r>
      <w:r w:rsidRPr="004E1E20">
        <w:rPr>
          <w:i w:val="0"/>
          <w:noProof/>
          <w:sz w:val="22"/>
          <w:szCs w:val="22"/>
        </w:rPr>
        <w:t>(Finlayson &amp; McMahon 1988)</w:t>
      </w:r>
      <w:r w:rsidRPr="004E1E20">
        <w:rPr>
          <w:sz w:val="22"/>
          <w:szCs w:val="22"/>
        </w:rPr>
        <w:fldChar w:fldCharType="end"/>
      </w:r>
      <w:r w:rsidRPr="004E1E20">
        <w:rPr>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2BE260A1" w14:textId="77777777" w:rsidTr="00C13E06">
        <w:tc>
          <w:tcPr>
            <w:tcW w:w="2310" w:type="dxa"/>
          </w:tcPr>
          <w:p w14:paraId="4E5CEAB4" w14:textId="77777777" w:rsidR="00C13E06" w:rsidRDefault="00C13E06" w:rsidP="00C13E06">
            <w:pPr>
              <w:spacing w:line="360" w:lineRule="auto"/>
              <w:jc w:val="both"/>
            </w:pPr>
          </w:p>
        </w:tc>
        <w:tc>
          <w:tcPr>
            <w:tcW w:w="2310" w:type="dxa"/>
          </w:tcPr>
          <w:p w14:paraId="5DA4E21E" w14:textId="77777777" w:rsidR="00C13E06" w:rsidRPr="009422EA" w:rsidRDefault="00C13E06" w:rsidP="00C13E06">
            <w:pPr>
              <w:spacing w:line="360" w:lineRule="auto"/>
              <w:jc w:val="both"/>
              <w:rPr>
                <w:b/>
                <w:i/>
              </w:rPr>
            </w:pPr>
            <w:r w:rsidRPr="009422EA">
              <w:rPr>
                <w:b/>
                <w:i/>
              </w:rPr>
              <w:t>Stable winter baseflow</w:t>
            </w:r>
          </w:p>
        </w:tc>
        <w:tc>
          <w:tcPr>
            <w:tcW w:w="2311" w:type="dxa"/>
          </w:tcPr>
          <w:p w14:paraId="198373DD" w14:textId="77777777" w:rsidR="00C13E06" w:rsidRPr="009422EA" w:rsidRDefault="00C13E06" w:rsidP="00C13E06">
            <w:pPr>
              <w:spacing w:line="360" w:lineRule="auto"/>
              <w:jc w:val="both"/>
              <w:rPr>
                <w:b/>
                <w:i/>
              </w:rPr>
            </w:pPr>
            <w:r w:rsidRPr="009422EA">
              <w:rPr>
                <w:b/>
                <w:i/>
              </w:rPr>
              <w:t>Unpredictable baseflow</w:t>
            </w:r>
          </w:p>
        </w:tc>
        <w:tc>
          <w:tcPr>
            <w:tcW w:w="2311" w:type="dxa"/>
          </w:tcPr>
          <w:p w14:paraId="6300AC64" w14:textId="77777777" w:rsidR="00C13E06" w:rsidRPr="009422EA" w:rsidRDefault="00C13E06" w:rsidP="00C13E06">
            <w:pPr>
              <w:spacing w:line="360" w:lineRule="auto"/>
              <w:jc w:val="both"/>
              <w:rPr>
                <w:b/>
                <w:i/>
              </w:rPr>
            </w:pPr>
            <w:r w:rsidRPr="009422EA">
              <w:rPr>
                <w:b/>
                <w:i/>
              </w:rPr>
              <w:t>Unpredictable intermittent</w:t>
            </w:r>
          </w:p>
        </w:tc>
      </w:tr>
      <w:tr w:rsidR="00C13E06" w14:paraId="0B8C0BC3" w14:textId="77777777" w:rsidTr="00C13E06">
        <w:tc>
          <w:tcPr>
            <w:tcW w:w="2310" w:type="dxa"/>
          </w:tcPr>
          <w:p w14:paraId="26A1D456" w14:textId="77777777" w:rsidR="00C13E06" w:rsidRPr="009422EA" w:rsidRDefault="00C13E06" w:rsidP="00C13E06">
            <w:pPr>
              <w:spacing w:line="360" w:lineRule="auto"/>
              <w:jc w:val="both"/>
              <w:rPr>
                <w:b/>
              </w:rPr>
            </w:pPr>
            <w:r w:rsidRPr="009422EA">
              <w:rPr>
                <w:b/>
              </w:rPr>
              <w:t>Geographic distribution</w:t>
            </w:r>
          </w:p>
        </w:tc>
        <w:tc>
          <w:tcPr>
            <w:tcW w:w="2310" w:type="dxa"/>
          </w:tcPr>
          <w:p w14:paraId="295BA489" w14:textId="77777777" w:rsidR="00C13E06" w:rsidRDefault="00C13E06" w:rsidP="00C13E06">
            <w:pPr>
              <w:spacing w:line="360" w:lineRule="auto"/>
            </w:pPr>
            <w:r>
              <w:t>Restricted to southern half of Australia, primarily South East Coast and South West Coast drainage divisions and Tasmania.</w:t>
            </w:r>
          </w:p>
        </w:tc>
        <w:tc>
          <w:tcPr>
            <w:tcW w:w="2311" w:type="dxa"/>
          </w:tcPr>
          <w:p w14:paraId="3BC3E593" w14:textId="77777777" w:rsidR="00C13E06" w:rsidRDefault="00C13E06" w:rsidP="00C13E06">
            <w:pPr>
              <w:spacing w:line="360" w:lineRule="auto"/>
            </w:pPr>
            <w:r>
              <w:t>Distributed widely across southern and eastern Australia.</w:t>
            </w:r>
          </w:p>
        </w:tc>
        <w:tc>
          <w:tcPr>
            <w:tcW w:w="2311" w:type="dxa"/>
          </w:tcPr>
          <w:p w14:paraId="654B0F04" w14:textId="77777777" w:rsidR="00C13E06" w:rsidRDefault="00C13E06" w:rsidP="00C13E06">
            <w:pPr>
              <w:spacing w:line="360" w:lineRule="auto"/>
            </w:pPr>
            <w:r>
              <w:t xml:space="preserve">Distributed widely across eastern coast of Australia. </w:t>
            </w:r>
          </w:p>
        </w:tc>
      </w:tr>
      <w:tr w:rsidR="00C13E06" w14:paraId="44B3E9A9" w14:textId="77777777" w:rsidTr="00C13E06">
        <w:tc>
          <w:tcPr>
            <w:tcW w:w="2310" w:type="dxa"/>
          </w:tcPr>
          <w:p w14:paraId="16ABDC42" w14:textId="77777777" w:rsidR="00C13E06" w:rsidRPr="009422EA" w:rsidRDefault="00C13E06" w:rsidP="00C13E06">
            <w:pPr>
              <w:spacing w:line="360" w:lineRule="auto"/>
              <w:jc w:val="both"/>
              <w:rPr>
                <w:b/>
              </w:rPr>
            </w:pPr>
            <w:r w:rsidRPr="009422EA">
              <w:rPr>
                <w:b/>
              </w:rPr>
              <w:t>Perenniality</w:t>
            </w:r>
          </w:p>
        </w:tc>
        <w:tc>
          <w:tcPr>
            <w:tcW w:w="2310" w:type="dxa"/>
          </w:tcPr>
          <w:p w14:paraId="5A2D8E17" w14:textId="77777777" w:rsidR="00C13E06" w:rsidRDefault="00C13E06" w:rsidP="00C13E06">
            <w:pPr>
              <w:spacing w:line="360" w:lineRule="auto"/>
            </w:pPr>
            <w:r>
              <w:t>Perennial</w:t>
            </w:r>
          </w:p>
        </w:tc>
        <w:tc>
          <w:tcPr>
            <w:tcW w:w="2311" w:type="dxa"/>
          </w:tcPr>
          <w:p w14:paraId="20B0F873" w14:textId="77777777" w:rsidR="00C13E06" w:rsidRDefault="00C13E06" w:rsidP="00C13E06">
            <w:pPr>
              <w:spacing w:line="360" w:lineRule="auto"/>
            </w:pPr>
            <w:r>
              <w:t>Perennial</w:t>
            </w:r>
          </w:p>
        </w:tc>
        <w:tc>
          <w:tcPr>
            <w:tcW w:w="2311" w:type="dxa"/>
          </w:tcPr>
          <w:p w14:paraId="4038236D" w14:textId="77777777" w:rsidR="00C13E06" w:rsidRDefault="00C13E06" w:rsidP="00C13E06">
            <w:pPr>
              <w:spacing w:line="360" w:lineRule="auto"/>
            </w:pPr>
            <w:r>
              <w:t>Intermittent</w:t>
            </w:r>
          </w:p>
        </w:tc>
      </w:tr>
      <w:tr w:rsidR="00C13E06" w14:paraId="4E6FC7D2" w14:textId="77777777" w:rsidTr="00C13E06">
        <w:tc>
          <w:tcPr>
            <w:tcW w:w="2310" w:type="dxa"/>
          </w:tcPr>
          <w:p w14:paraId="4517C2CC" w14:textId="77777777" w:rsidR="00C13E06" w:rsidRPr="009422EA" w:rsidRDefault="00C13E06" w:rsidP="00C13E06">
            <w:pPr>
              <w:spacing w:line="360" w:lineRule="auto"/>
              <w:jc w:val="both"/>
              <w:rPr>
                <w:b/>
              </w:rPr>
            </w:pPr>
            <w:r w:rsidRPr="009422EA">
              <w:rPr>
                <w:b/>
              </w:rPr>
              <w:t>Seasonality</w:t>
            </w:r>
          </w:p>
        </w:tc>
        <w:tc>
          <w:tcPr>
            <w:tcW w:w="2310" w:type="dxa"/>
          </w:tcPr>
          <w:p w14:paraId="3B98F41C" w14:textId="77777777" w:rsidR="00C13E06" w:rsidRDefault="00C13E06" w:rsidP="00C13E06">
            <w:pPr>
              <w:spacing w:line="360" w:lineRule="auto"/>
            </w:pPr>
            <w:r>
              <w:t>Strongly winter dominated</w:t>
            </w:r>
          </w:p>
        </w:tc>
        <w:tc>
          <w:tcPr>
            <w:tcW w:w="2311" w:type="dxa"/>
          </w:tcPr>
          <w:p w14:paraId="75D9B481" w14:textId="77777777" w:rsidR="00C13E06" w:rsidRDefault="00C13E06" w:rsidP="00C13E06">
            <w:pPr>
              <w:spacing w:line="360" w:lineRule="auto"/>
            </w:pPr>
            <w:r>
              <w:t>Weak seasonal signal</w:t>
            </w:r>
          </w:p>
        </w:tc>
        <w:tc>
          <w:tcPr>
            <w:tcW w:w="2311" w:type="dxa"/>
          </w:tcPr>
          <w:p w14:paraId="3BEEAD01" w14:textId="77777777" w:rsidR="00C13E06" w:rsidRDefault="00C13E06" w:rsidP="00C13E06">
            <w:pPr>
              <w:spacing w:line="360" w:lineRule="auto"/>
            </w:pPr>
            <w:r>
              <w:t>Highly unpredictable</w:t>
            </w:r>
          </w:p>
        </w:tc>
      </w:tr>
      <w:tr w:rsidR="00C13E06" w14:paraId="571597DA" w14:textId="77777777" w:rsidTr="00C13E06">
        <w:tc>
          <w:tcPr>
            <w:tcW w:w="2310" w:type="dxa"/>
          </w:tcPr>
          <w:p w14:paraId="31518F91" w14:textId="77777777" w:rsidR="00C13E06" w:rsidRPr="009422EA" w:rsidRDefault="00C13E06" w:rsidP="00C13E06">
            <w:pPr>
              <w:spacing w:line="360" w:lineRule="auto"/>
              <w:jc w:val="both"/>
              <w:rPr>
                <w:b/>
              </w:rPr>
            </w:pPr>
            <w:r w:rsidRPr="009422EA">
              <w:rPr>
                <w:b/>
              </w:rPr>
              <w:t>Flow variability</w:t>
            </w:r>
          </w:p>
        </w:tc>
        <w:tc>
          <w:tcPr>
            <w:tcW w:w="2310" w:type="dxa"/>
          </w:tcPr>
          <w:p w14:paraId="20FD8412" w14:textId="77777777" w:rsidR="00C13E06" w:rsidRDefault="00C13E06" w:rsidP="00C13E06">
            <w:pPr>
              <w:spacing w:line="360" w:lineRule="auto"/>
            </w:pPr>
            <w:r>
              <w:t>Low</w:t>
            </w:r>
          </w:p>
        </w:tc>
        <w:tc>
          <w:tcPr>
            <w:tcW w:w="2311" w:type="dxa"/>
          </w:tcPr>
          <w:p w14:paraId="38C06A93" w14:textId="77777777" w:rsidR="00C13E06" w:rsidRDefault="00C13E06" w:rsidP="00C13E06">
            <w:pPr>
              <w:spacing w:line="360" w:lineRule="auto"/>
            </w:pPr>
            <w:r>
              <w:t>Moderate</w:t>
            </w:r>
          </w:p>
        </w:tc>
        <w:tc>
          <w:tcPr>
            <w:tcW w:w="2311" w:type="dxa"/>
          </w:tcPr>
          <w:p w14:paraId="48C5608B" w14:textId="77777777" w:rsidR="00C13E06" w:rsidRDefault="00C13E06" w:rsidP="00C13E06">
            <w:pPr>
              <w:spacing w:line="360" w:lineRule="auto"/>
            </w:pPr>
            <w:r>
              <w:t>High</w:t>
            </w:r>
          </w:p>
        </w:tc>
      </w:tr>
      <w:tr w:rsidR="00C13E06" w14:paraId="3A8D2243" w14:textId="77777777" w:rsidTr="00C13E06">
        <w:tc>
          <w:tcPr>
            <w:tcW w:w="2310" w:type="dxa"/>
          </w:tcPr>
          <w:p w14:paraId="726F5A7D" w14:textId="77777777" w:rsidR="00C13E06" w:rsidRPr="009422EA" w:rsidRDefault="00C13E06" w:rsidP="00C13E06">
            <w:pPr>
              <w:spacing w:line="360" w:lineRule="auto"/>
              <w:jc w:val="both"/>
              <w:rPr>
                <w:b/>
              </w:rPr>
            </w:pPr>
            <w:r w:rsidRPr="009422EA">
              <w:rPr>
                <w:b/>
              </w:rPr>
              <w:t>Flood characteristics</w:t>
            </w:r>
          </w:p>
          <w:p w14:paraId="34EF5483" w14:textId="77777777" w:rsidR="00C13E06" w:rsidRPr="009422EA" w:rsidRDefault="00C13E06" w:rsidP="00C13E06">
            <w:pPr>
              <w:jc w:val="right"/>
              <w:rPr>
                <w:b/>
              </w:rPr>
            </w:pPr>
          </w:p>
        </w:tc>
        <w:tc>
          <w:tcPr>
            <w:tcW w:w="2310" w:type="dxa"/>
          </w:tcPr>
          <w:p w14:paraId="5C89FD08" w14:textId="77777777" w:rsidR="00C13E06" w:rsidRDefault="00C13E06" w:rsidP="00C13E06">
            <w:pPr>
              <w:spacing w:line="360" w:lineRule="auto"/>
            </w:pPr>
            <w:r>
              <w:t>Small, frequent, short duration. Low rise and fall rates.</w:t>
            </w:r>
          </w:p>
        </w:tc>
        <w:tc>
          <w:tcPr>
            <w:tcW w:w="2311" w:type="dxa"/>
          </w:tcPr>
          <w:p w14:paraId="34BCF4C6" w14:textId="77777777" w:rsidR="00C13E06" w:rsidRDefault="00C13E06" w:rsidP="00C13E06">
            <w:pPr>
              <w:spacing w:line="360" w:lineRule="auto"/>
            </w:pPr>
            <w:r>
              <w:t xml:space="preserve">Roughly 50% higher magnitude than stable winter baseflow streams, with similar duration and quicker rise and fall rates. </w:t>
            </w:r>
          </w:p>
        </w:tc>
        <w:tc>
          <w:tcPr>
            <w:tcW w:w="2311" w:type="dxa"/>
          </w:tcPr>
          <w:p w14:paraId="500713BD" w14:textId="77777777" w:rsidR="00C13E06" w:rsidRDefault="00C13E06" w:rsidP="00C13E06">
            <w:pPr>
              <w:spacing w:line="360" w:lineRule="auto"/>
            </w:pPr>
            <w:r>
              <w:t xml:space="preserve">Higher magnitude than unpredictable baseflow streams, similar duration, still quicker rise and fall rates . </w:t>
            </w:r>
          </w:p>
        </w:tc>
      </w:tr>
      <w:tr w:rsidR="00C13E06" w14:paraId="23FA7F13" w14:textId="77777777" w:rsidTr="00C13E06">
        <w:tc>
          <w:tcPr>
            <w:tcW w:w="2310" w:type="dxa"/>
          </w:tcPr>
          <w:p w14:paraId="53682DB2" w14:textId="77777777" w:rsidR="00C13E06" w:rsidRPr="009422EA" w:rsidRDefault="00C13E06" w:rsidP="00C13E06">
            <w:pPr>
              <w:spacing w:line="360" w:lineRule="auto"/>
              <w:jc w:val="both"/>
              <w:rPr>
                <w:b/>
              </w:rPr>
            </w:pPr>
            <w:r w:rsidRPr="009422EA">
              <w:rPr>
                <w:b/>
              </w:rPr>
              <w:t>Baseflow contribution</w:t>
            </w:r>
          </w:p>
        </w:tc>
        <w:tc>
          <w:tcPr>
            <w:tcW w:w="2310" w:type="dxa"/>
          </w:tcPr>
          <w:p w14:paraId="5EADD8D5" w14:textId="77777777" w:rsidR="00C13E06" w:rsidRDefault="00C13E06" w:rsidP="00C13E06">
            <w:pPr>
              <w:spacing w:line="360" w:lineRule="auto"/>
            </w:pPr>
            <w:r>
              <w:t>High</w:t>
            </w:r>
          </w:p>
        </w:tc>
        <w:tc>
          <w:tcPr>
            <w:tcW w:w="2311" w:type="dxa"/>
          </w:tcPr>
          <w:p w14:paraId="4E64550B" w14:textId="77777777" w:rsidR="00C13E06" w:rsidRDefault="00C13E06" w:rsidP="00C13E06">
            <w:pPr>
              <w:spacing w:line="360" w:lineRule="auto"/>
            </w:pPr>
            <w:r>
              <w:t>High, but less lower than stable winter baseflow</w:t>
            </w:r>
          </w:p>
        </w:tc>
        <w:tc>
          <w:tcPr>
            <w:tcW w:w="2311" w:type="dxa"/>
          </w:tcPr>
          <w:p w14:paraId="7A1F75E3" w14:textId="77777777" w:rsidR="00C13E06" w:rsidRDefault="00C13E06" w:rsidP="00C13E06">
            <w:pPr>
              <w:keepNext/>
              <w:spacing w:line="360" w:lineRule="auto"/>
            </w:pPr>
            <w:r>
              <w:t>Intermediate</w:t>
            </w:r>
          </w:p>
        </w:tc>
      </w:tr>
    </w:tbl>
    <w:p w14:paraId="257B323B" w14:textId="77777777" w:rsidR="00C13E06" w:rsidRDefault="00C13E06" w:rsidP="00A22B81">
      <w:pPr>
        <w:spacing w:line="360" w:lineRule="auto"/>
        <w:jc w:val="both"/>
        <w:rPr>
          <w:b/>
        </w:rPr>
      </w:pPr>
    </w:p>
    <w:p w14:paraId="0AEE8AE8" w14:textId="77777777" w:rsidR="00C13E06" w:rsidRDefault="00C13E06" w:rsidP="00A22B81">
      <w:pPr>
        <w:spacing w:line="360" w:lineRule="auto"/>
        <w:jc w:val="both"/>
        <w:rPr>
          <w:b/>
        </w:rPr>
      </w:pPr>
    </w:p>
    <w:p w14:paraId="651A7F74" w14:textId="77777777" w:rsidR="00C13E06" w:rsidRDefault="00C13E06" w:rsidP="00A22B81">
      <w:pPr>
        <w:spacing w:line="360" w:lineRule="auto"/>
        <w:jc w:val="both"/>
        <w:rPr>
          <w:b/>
        </w:rPr>
      </w:pPr>
    </w:p>
    <w:p w14:paraId="66398F64" w14:textId="77777777" w:rsidR="00C13E06" w:rsidRPr="009002D5" w:rsidRDefault="00C13E06" w:rsidP="00C13E06">
      <w:pPr>
        <w:pStyle w:val="Caption"/>
        <w:keepNext/>
        <w:spacing w:line="360" w:lineRule="auto"/>
        <w:rPr>
          <w:sz w:val="22"/>
          <w:szCs w:val="22"/>
        </w:rPr>
      </w:pPr>
      <w:r w:rsidRPr="00377604">
        <w:rPr>
          <w:b/>
          <w:sz w:val="22"/>
          <w:szCs w:val="22"/>
        </w:rPr>
        <w:lastRenderedPageBreak/>
        <w:t xml:space="preserve">Table </w:t>
      </w:r>
      <w:r>
        <w:rPr>
          <w:b/>
          <w:sz w:val="22"/>
          <w:szCs w:val="22"/>
        </w:rPr>
        <w:t>2</w:t>
      </w:r>
      <w:r w:rsidRPr="00377604">
        <w:rPr>
          <w:b/>
          <w:sz w:val="22"/>
          <w:szCs w:val="22"/>
        </w:rPr>
        <w:t>.</w:t>
      </w:r>
      <w:r w:rsidRPr="009002D5">
        <w:rPr>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29EE6226" w14:textId="77777777" w:rsidTr="00C13E06">
        <w:tc>
          <w:tcPr>
            <w:tcW w:w="2204" w:type="dxa"/>
          </w:tcPr>
          <w:p w14:paraId="493ECCB0" w14:textId="77777777" w:rsidR="00C13E06" w:rsidRPr="00EA700F" w:rsidRDefault="00C13E06" w:rsidP="00C13E06">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093F6238" w14:textId="77777777" w:rsidR="00C13E06" w:rsidRPr="00EA700F" w:rsidRDefault="00C13E06" w:rsidP="00C13E06">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5FA7AF7F" w14:textId="77777777" w:rsidR="00C13E06" w:rsidRPr="00EA700F" w:rsidRDefault="00C13E06" w:rsidP="00C13E06">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3F047AF8" w14:textId="77777777" w:rsidR="00C13E06" w:rsidRPr="00EA700F" w:rsidRDefault="00C13E06" w:rsidP="00C13E06">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368DE4B5" w14:textId="77777777" w:rsidTr="00C13E06">
        <w:tc>
          <w:tcPr>
            <w:tcW w:w="9016" w:type="dxa"/>
            <w:gridSpan w:val="5"/>
          </w:tcPr>
          <w:p w14:paraId="39380E6B" w14:textId="77777777" w:rsidR="00C13E06" w:rsidRPr="00EA700F" w:rsidRDefault="00C13E06" w:rsidP="00C13E06">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3D09E942" w14:textId="77777777" w:rsidTr="00C13E06">
        <w:tc>
          <w:tcPr>
            <w:tcW w:w="2204" w:type="dxa"/>
          </w:tcPr>
          <w:p w14:paraId="7C8BB251"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644C0F8" w14:textId="77777777" w:rsidR="00C13E06" w:rsidRPr="00EA700F" w:rsidRDefault="00C13E06" w:rsidP="00C13E06">
            <w:pPr>
              <w:spacing w:line="276" w:lineRule="auto"/>
              <w:jc w:val="both"/>
              <w:rPr>
                <w:rFonts w:eastAsia="Times New Roman" w:cs="Times New Roman"/>
                <w:color w:val="000000"/>
                <w:lang w:eastAsia="en-AU"/>
              </w:rPr>
            </w:pPr>
            <w:r w:rsidRPr="00EA700F">
              <w:t>HSPeaknorm</w:t>
            </w:r>
          </w:p>
        </w:tc>
        <w:tc>
          <w:tcPr>
            <w:tcW w:w="2410" w:type="dxa"/>
            <w:gridSpan w:val="2"/>
          </w:tcPr>
          <w:p w14:paraId="66ABA12A"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152B580" w14:textId="77777777" w:rsidR="00C13E06" w:rsidRPr="00EA700F" w:rsidRDefault="00C13E06" w:rsidP="00C13E06">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799494B0" w14:textId="77777777" w:rsidTr="00C13E06">
        <w:tc>
          <w:tcPr>
            <w:tcW w:w="2204" w:type="dxa"/>
          </w:tcPr>
          <w:p w14:paraId="4046692F"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683E129A" w14:textId="77777777" w:rsidR="00C13E06" w:rsidRPr="00EA700F" w:rsidRDefault="00C13E06" w:rsidP="00C13E06">
            <w:pPr>
              <w:spacing w:line="276" w:lineRule="auto"/>
              <w:jc w:val="both"/>
              <w:rPr>
                <w:rFonts w:eastAsia="Times New Roman" w:cs="Times New Roman"/>
                <w:color w:val="000000"/>
                <w:lang w:eastAsia="en-AU"/>
              </w:rPr>
            </w:pPr>
            <w:r w:rsidRPr="00EA700F">
              <w:t>CVAnnHSPeak</w:t>
            </w:r>
          </w:p>
        </w:tc>
        <w:tc>
          <w:tcPr>
            <w:tcW w:w="2410" w:type="dxa"/>
            <w:gridSpan w:val="2"/>
          </w:tcPr>
          <w:p w14:paraId="305C98AE"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B5A12EA"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2B2AE157" w14:textId="77777777" w:rsidTr="00C13E06">
        <w:tc>
          <w:tcPr>
            <w:tcW w:w="2204" w:type="dxa"/>
          </w:tcPr>
          <w:p w14:paraId="5419238A"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63754BDC" w14:textId="77777777" w:rsidR="00C13E06" w:rsidRPr="00EA700F" w:rsidRDefault="00C13E06" w:rsidP="00C13E06">
            <w:pPr>
              <w:spacing w:line="276" w:lineRule="auto"/>
              <w:jc w:val="both"/>
              <w:rPr>
                <w:rFonts w:eastAsia="Times New Roman" w:cs="Times New Roman"/>
                <w:color w:val="000000"/>
                <w:lang w:eastAsia="en-AU"/>
              </w:rPr>
            </w:pPr>
            <w:r w:rsidRPr="00EA700F">
              <w:t>AS20YrARInorm</w:t>
            </w:r>
          </w:p>
        </w:tc>
        <w:tc>
          <w:tcPr>
            <w:tcW w:w="2410" w:type="dxa"/>
            <w:gridSpan w:val="2"/>
          </w:tcPr>
          <w:p w14:paraId="25EC11E3"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C76F892"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51E4DC3F" w14:textId="77777777" w:rsidTr="00C13E06">
        <w:tc>
          <w:tcPr>
            <w:tcW w:w="2204" w:type="dxa"/>
          </w:tcPr>
          <w:p w14:paraId="27139A74"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3619116F" w14:textId="77777777" w:rsidR="00C13E06" w:rsidRPr="00EA700F" w:rsidRDefault="00C13E06" w:rsidP="00C13E06">
            <w:pPr>
              <w:spacing w:line="276" w:lineRule="auto"/>
              <w:jc w:val="both"/>
              <w:rPr>
                <w:rFonts w:eastAsia="Times New Roman" w:cs="Times New Roman"/>
                <w:color w:val="000000"/>
                <w:lang w:eastAsia="en-AU"/>
              </w:rPr>
            </w:pPr>
            <w:r w:rsidRPr="00EA700F">
              <w:t>MDFAnnHSNum</w:t>
            </w:r>
          </w:p>
        </w:tc>
        <w:tc>
          <w:tcPr>
            <w:tcW w:w="2410" w:type="dxa"/>
            <w:gridSpan w:val="2"/>
          </w:tcPr>
          <w:p w14:paraId="7ABE9920"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7D055D9A"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584E4DAD" w14:textId="77777777" w:rsidTr="00C13E06">
        <w:tc>
          <w:tcPr>
            <w:tcW w:w="2204" w:type="dxa"/>
          </w:tcPr>
          <w:p w14:paraId="53E24E1A"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2BDB26E5" w14:textId="77777777" w:rsidR="00C13E06" w:rsidRPr="00EA700F" w:rsidRDefault="00C13E06" w:rsidP="00C13E06">
            <w:pPr>
              <w:spacing w:line="276" w:lineRule="auto"/>
              <w:jc w:val="both"/>
              <w:rPr>
                <w:rFonts w:eastAsia="Times New Roman" w:cs="Times New Roman"/>
                <w:color w:val="000000"/>
                <w:lang w:eastAsia="en-AU"/>
              </w:rPr>
            </w:pPr>
            <w:r w:rsidRPr="00EA700F">
              <w:t>CVAnnHSNum</w:t>
            </w:r>
          </w:p>
        </w:tc>
        <w:tc>
          <w:tcPr>
            <w:tcW w:w="2410" w:type="dxa"/>
            <w:gridSpan w:val="2"/>
          </w:tcPr>
          <w:p w14:paraId="116FE4CE"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CA95C80"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514DB099" w14:textId="77777777" w:rsidTr="00C13E06">
        <w:tc>
          <w:tcPr>
            <w:tcW w:w="9016" w:type="dxa"/>
            <w:gridSpan w:val="5"/>
          </w:tcPr>
          <w:p w14:paraId="4F06C202" w14:textId="77777777" w:rsidR="00C13E06" w:rsidRPr="00EA700F" w:rsidRDefault="00C13E06" w:rsidP="00C13E06">
            <w:pPr>
              <w:tabs>
                <w:tab w:val="left" w:pos="3160"/>
              </w:tabs>
              <w:spacing w:line="276" w:lineRule="auto"/>
              <w:jc w:val="center"/>
              <w:rPr>
                <w:rFonts w:eastAsia="Times New Roman" w:cs="Times New Roman"/>
                <w:i/>
                <w:color w:val="000000"/>
                <w:lang w:eastAsia="en-AU"/>
              </w:rPr>
            </w:pPr>
            <w:r w:rsidRPr="00EA700F">
              <w:rPr>
                <w:i/>
              </w:rPr>
              <w:t>Rise and fall rates</w:t>
            </w:r>
          </w:p>
        </w:tc>
      </w:tr>
      <w:tr w:rsidR="00C13E06" w:rsidRPr="00EA700F" w14:paraId="1D2E054C" w14:textId="77777777" w:rsidTr="00C13E06">
        <w:tc>
          <w:tcPr>
            <w:tcW w:w="2204" w:type="dxa"/>
          </w:tcPr>
          <w:p w14:paraId="2C7CD0AC"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B5E3053" w14:textId="77777777" w:rsidR="00C13E06" w:rsidRPr="00EA700F" w:rsidRDefault="00C13E06" w:rsidP="00C13E06">
            <w:pPr>
              <w:spacing w:line="276" w:lineRule="auto"/>
              <w:jc w:val="both"/>
            </w:pPr>
            <w:r w:rsidRPr="00EA700F">
              <w:t>MRateRisenorm</w:t>
            </w:r>
          </w:p>
        </w:tc>
        <w:tc>
          <w:tcPr>
            <w:tcW w:w="2410" w:type="dxa"/>
            <w:gridSpan w:val="2"/>
          </w:tcPr>
          <w:p w14:paraId="7770B1D2" w14:textId="77777777" w:rsidR="00C13E06" w:rsidRPr="00EA700F" w:rsidRDefault="00C13E06" w:rsidP="00C13E06">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3962C50B" w14:textId="77777777" w:rsidR="00C13E06" w:rsidRPr="00EA700F" w:rsidRDefault="00C13E06" w:rsidP="00C13E06">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6F4E7387" w14:textId="77777777" w:rsidTr="00C13E06">
        <w:tc>
          <w:tcPr>
            <w:tcW w:w="2204" w:type="dxa"/>
          </w:tcPr>
          <w:p w14:paraId="098E0755"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28BC0FBD" w14:textId="77777777" w:rsidR="00C13E06" w:rsidRPr="00EA700F" w:rsidRDefault="00C13E06" w:rsidP="00C13E06">
            <w:pPr>
              <w:spacing w:line="276" w:lineRule="auto"/>
              <w:jc w:val="both"/>
            </w:pPr>
            <w:r w:rsidRPr="00EA700F">
              <w:t>MRateFallnorm</w:t>
            </w:r>
          </w:p>
        </w:tc>
        <w:tc>
          <w:tcPr>
            <w:tcW w:w="2410" w:type="dxa"/>
            <w:gridSpan w:val="2"/>
          </w:tcPr>
          <w:p w14:paraId="51B4808E" w14:textId="77777777" w:rsidR="00C13E06" w:rsidRPr="00EA700F" w:rsidRDefault="00C13E06" w:rsidP="00C13E06">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14B49896"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7601D99B" w14:textId="77777777" w:rsidTr="00C13E06">
        <w:tc>
          <w:tcPr>
            <w:tcW w:w="2204" w:type="dxa"/>
          </w:tcPr>
          <w:p w14:paraId="2FB2F55C"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7F7B92E0" w14:textId="77777777" w:rsidR="00C13E06" w:rsidRPr="00EA700F" w:rsidRDefault="00C13E06" w:rsidP="00C13E06">
            <w:pPr>
              <w:spacing w:line="276" w:lineRule="auto"/>
              <w:jc w:val="both"/>
            </w:pPr>
            <w:r w:rsidRPr="00EA700F">
              <w:t>CVAnnMRateRise</w:t>
            </w:r>
          </w:p>
        </w:tc>
        <w:tc>
          <w:tcPr>
            <w:tcW w:w="2410" w:type="dxa"/>
            <w:gridSpan w:val="2"/>
          </w:tcPr>
          <w:p w14:paraId="42BE8E04"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35B05FF"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0AF629FB" w14:textId="77777777" w:rsidTr="00C13E06">
        <w:tc>
          <w:tcPr>
            <w:tcW w:w="2204" w:type="dxa"/>
          </w:tcPr>
          <w:p w14:paraId="40060492"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r>
              <w:rPr>
                <w:rFonts w:eastAsia="Times New Roman" w:cs="Times New Roman"/>
                <w:color w:val="000000"/>
                <w:lang w:eastAsia="en-AU"/>
              </w:rPr>
              <w:t>fall</w:t>
            </w:r>
          </w:p>
        </w:tc>
        <w:tc>
          <w:tcPr>
            <w:tcW w:w="1902" w:type="dxa"/>
          </w:tcPr>
          <w:p w14:paraId="41EA3938" w14:textId="77777777" w:rsidR="00C13E06" w:rsidRPr="00EA700F" w:rsidRDefault="00C13E06" w:rsidP="00C13E06">
            <w:pPr>
              <w:spacing w:line="276" w:lineRule="auto"/>
              <w:jc w:val="both"/>
            </w:pPr>
            <w:r w:rsidRPr="00EA700F">
              <w:t>CVAnnMRateFall</w:t>
            </w:r>
          </w:p>
        </w:tc>
        <w:tc>
          <w:tcPr>
            <w:tcW w:w="2410" w:type="dxa"/>
            <w:gridSpan w:val="2"/>
          </w:tcPr>
          <w:p w14:paraId="51A1ED90"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C238D72"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62A4A864" w14:textId="77777777" w:rsidTr="00C13E06">
        <w:tc>
          <w:tcPr>
            <w:tcW w:w="9016" w:type="dxa"/>
            <w:gridSpan w:val="5"/>
          </w:tcPr>
          <w:p w14:paraId="20B53450" w14:textId="77777777" w:rsidR="00C13E06" w:rsidRPr="00EA700F" w:rsidRDefault="00C13E06" w:rsidP="00C13E06">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lastRenderedPageBreak/>
              <w:t>Baseflow index</w:t>
            </w:r>
          </w:p>
        </w:tc>
      </w:tr>
      <w:tr w:rsidR="00C13E06" w:rsidRPr="00EA700F" w14:paraId="7E78F2D6" w14:textId="77777777" w:rsidTr="00C13E06">
        <w:tc>
          <w:tcPr>
            <w:tcW w:w="2204" w:type="dxa"/>
          </w:tcPr>
          <w:p w14:paraId="61DD0188"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7690AC40" w14:textId="77777777" w:rsidR="00C13E06" w:rsidRPr="00EA700F" w:rsidRDefault="00C13E06" w:rsidP="00C13E06">
            <w:pPr>
              <w:spacing w:line="276" w:lineRule="auto"/>
              <w:jc w:val="both"/>
            </w:pPr>
            <w:r w:rsidRPr="00EA700F">
              <w:t>BFI</w:t>
            </w:r>
          </w:p>
        </w:tc>
        <w:tc>
          <w:tcPr>
            <w:tcW w:w="2410" w:type="dxa"/>
            <w:gridSpan w:val="2"/>
          </w:tcPr>
          <w:p w14:paraId="272CF808"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03340A3A" w14:textId="77777777" w:rsidR="00C13E06" w:rsidRPr="00EA700F" w:rsidRDefault="00C13E06" w:rsidP="00C13E06">
            <w:pPr>
              <w:spacing w:line="276" w:lineRule="auto"/>
              <w:rPr>
                <w:rFonts w:eastAsia="Times New Roman" w:cs="Times New Roman"/>
                <w:color w:val="000000"/>
                <w:lang w:eastAsia="en-AU"/>
              </w:rPr>
            </w:pPr>
            <w:r w:rsidRPr="00EA700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C13E06" w:rsidRPr="00EA700F" w14:paraId="688B12AE" w14:textId="77777777" w:rsidTr="00C13E06">
        <w:tc>
          <w:tcPr>
            <w:tcW w:w="2204" w:type="dxa"/>
          </w:tcPr>
          <w:p w14:paraId="0108FC8D"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V of all years Baseflow Index</w:t>
            </w:r>
          </w:p>
        </w:tc>
        <w:tc>
          <w:tcPr>
            <w:tcW w:w="1902" w:type="dxa"/>
          </w:tcPr>
          <w:p w14:paraId="50CD5A8E" w14:textId="77777777" w:rsidR="00C13E06" w:rsidRPr="00EA700F" w:rsidRDefault="00C13E06" w:rsidP="00C13E06">
            <w:pPr>
              <w:spacing w:line="276" w:lineRule="auto"/>
              <w:jc w:val="both"/>
            </w:pPr>
            <w:r w:rsidRPr="00EA700F">
              <w:t>CVAnnBFI</w:t>
            </w:r>
          </w:p>
        </w:tc>
        <w:tc>
          <w:tcPr>
            <w:tcW w:w="2410" w:type="dxa"/>
            <w:gridSpan w:val="2"/>
          </w:tcPr>
          <w:p w14:paraId="7117CF4D"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978C0D9"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73066F69" w14:textId="77777777" w:rsidTr="00C13E06">
        <w:tc>
          <w:tcPr>
            <w:tcW w:w="9016" w:type="dxa"/>
            <w:gridSpan w:val="5"/>
          </w:tcPr>
          <w:p w14:paraId="3A5892D9" w14:textId="77777777" w:rsidR="00C13E06" w:rsidRPr="00EA700F" w:rsidRDefault="00C13E06" w:rsidP="00C13E06">
            <w:pPr>
              <w:spacing w:line="276" w:lineRule="auto"/>
              <w:jc w:val="center"/>
              <w:rPr>
                <w:i/>
              </w:rPr>
            </w:pPr>
            <w:r w:rsidRPr="00EA700F">
              <w:rPr>
                <w:i/>
              </w:rPr>
              <w:t>Low flow magnitude, frequency and duration</w:t>
            </w:r>
          </w:p>
        </w:tc>
      </w:tr>
      <w:tr w:rsidR="00C13E06" w:rsidRPr="00EA700F" w14:paraId="5404B1D1" w14:textId="77777777" w:rsidTr="00C13E06">
        <w:tc>
          <w:tcPr>
            <w:tcW w:w="2204" w:type="dxa"/>
          </w:tcPr>
          <w:p w14:paraId="58ED1484"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1A38F215" w14:textId="77777777" w:rsidR="00C13E06" w:rsidRPr="00EA700F" w:rsidRDefault="00C13E06" w:rsidP="00C13E06">
            <w:pPr>
              <w:spacing w:line="276" w:lineRule="auto"/>
              <w:jc w:val="both"/>
            </w:pPr>
            <w:r w:rsidRPr="00EA700F">
              <w:t>LSPeaknorm</w:t>
            </w:r>
          </w:p>
        </w:tc>
        <w:tc>
          <w:tcPr>
            <w:tcW w:w="2410" w:type="dxa"/>
            <w:gridSpan w:val="2"/>
          </w:tcPr>
          <w:p w14:paraId="15ABD936"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CB8AE53" w14:textId="77777777" w:rsidR="00C13E06" w:rsidRPr="00EA700F" w:rsidRDefault="00C13E06" w:rsidP="00C13E06">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C13E06" w:rsidRPr="00EA700F" w14:paraId="01CCC7F1" w14:textId="77777777" w:rsidTr="00C13E06">
        <w:tc>
          <w:tcPr>
            <w:tcW w:w="2204" w:type="dxa"/>
          </w:tcPr>
          <w:p w14:paraId="53268EF1" w14:textId="77777777" w:rsidR="00C13E06" w:rsidRPr="00EA700F" w:rsidRDefault="00C13E06" w:rsidP="00C13E06">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0946A299" w14:textId="77777777" w:rsidR="00C13E06" w:rsidRPr="00EA700F" w:rsidRDefault="00C13E06" w:rsidP="00C13E06">
            <w:pPr>
              <w:spacing w:line="276" w:lineRule="auto"/>
              <w:jc w:val="both"/>
            </w:pPr>
            <w:r w:rsidRPr="00EA700F">
              <w:t>CVAnnLSPeak</w:t>
            </w:r>
          </w:p>
        </w:tc>
        <w:tc>
          <w:tcPr>
            <w:tcW w:w="2410" w:type="dxa"/>
            <w:gridSpan w:val="2"/>
          </w:tcPr>
          <w:p w14:paraId="75D88266"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E0F7373"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3B9D1589" w14:textId="77777777" w:rsidTr="00C13E06">
        <w:tc>
          <w:tcPr>
            <w:tcW w:w="2204" w:type="dxa"/>
          </w:tcPr>
          <w:p w14:paraId="281F0EC4"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4A86411C" w14:textId="77777777" w:rsidR="00C13E06" w:rsidRPr="00EA700F" w:rsidRDefault="00C13E06" w:rsidP="00C13E06">
            <w:pPr>
              <w:spacing w:line="276" w:lineRule="auto"/>
              <w:jc w:val="both"/>
            </w:pPr>
            <w:r w:rsidRPr="00EA700F">
              <w:t>MDFAnnLSNum</w:t>
            </w:r>
          </w:p>
        </w:tc>
        <w:tc>
          <w:tcPr>
            <w:tcW w:w="2410" w:type="dxa"/>
            <w:gridSpan w:val="2"/>
          </w:tcPr>
          <w:p w14:paraId="1B7C99BA"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6224426"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3F542B57" w14:textId="77777777" w:rsidTr="00C13E06">
        <w:tc>
          <w:tcPr>
            <w:tcW w:w="2204" w:type="dxa"/>
          </w:tcPr>
          <w:p w14:paraId="144FF74C"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5ACEDFDF" w14:textId="77777777" w:rsidR="00C13E06" w:rsidRPr="00EA700F" w:rsidRDefault="00C13E06" w:rsidP="00C13E06">
            <w:pPr>
              <w:spacing w:line="276" w:lineRule="auto"/>
              <w:jc w:val="both"/>
            </w:pPr>
            <w:r w:rsidRPr="00EA700F">
              <w:t>CVAnnLSNum</w:t>
            </w:r>
          </w:p>
        </w:tc>
        <w:tc>
          <w:tcPr>
            <w:tcW w:w="2410" w:type="dxa"/>
            <w:gridSpan w:val="2"/>
          </w:tcPr>
          <w:p w14:paraId="4D6F4FDE"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257DA08"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41CA9F10" w14:textId="77777777" w:rsidTr="00C13E06">
        <w:tc>
          <w:tcPr>
            <w:tcW w:w="2204" w:type="dxa"/>
            <w:vAlign w:val="center"/>
          </w:tcPr>
          <w:p w14:paraId="1B0F788E"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3B90B228" w14:textId="77777777" w:rsidR="00C13E06" w:rsidRPr="00EA700F" w:rsidRDefault="00C13E06" w:rsidP="00C13E06">
            <w:pPr>
              <w:spacing w:line="276" w:lineRule="auto"/>
              <w:jc w:val="both"/>
            </w:pPr>
            <w:r w:rsidRPr="00EA700F">
              <w:t>LSMeanDur</w:t>
            </w:r>
          </w:p>
        </w:tc>
        <w:tc>
          <w:tcPr>
            <w:tcW w:w="2410" w:type="dxa"/>
            <w:gridSpan w:val="2"/>
          </w:tcPr>
          <w:p w14:paraId="390F88D1"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24007D10"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6F354795" w14:textId="77777777" w:rsidTr="00C13E06">
        <w:tc>
          <w:tcPr>
            <w:tcW w:w="2204" w:type="dxa"/>
          </w:tcPr>
          <w:p w14:paraId="1544F0E5"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10DA50FE" w14:textId="77777777" w:rsidR="00C13E06" w:rsidRPr="00EA700F" w:rsidRDefault="00C13E06" w:rsidP="00C13E06">
            <w:pPr>
              <w:spacing w:line="276" w:lineRule="auto"/>
              <w:jc w:val="both"/>
            </w:pPr>
            <w:r w:rsidRPr="00EA700F">
              <w:t>CVAnnLSMeanDur</w:t>
            </w:r>
          </w:p>
        </w:tc>
        <w:tc>
          <w:tcPr>
            <w:tcW w:w="2410" w:type="dxa"/>
            <w:gridSpan w:val="2"/>
          </w:tcPr>
          <w:p w14:paraId="2261E4E9"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9780CF"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24A0CBD4" w14:textId="77777777" w:rsidTr="00C13E06">
        <w:tc>
          <w:tcPr>
            <w:tcW w:w="2204" w:type="dxa"/>
          </w:tcPr>
          <w:p w14:paraId="6A081CC8"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54451606" w14:textId="77777777" w:rsidR="00C13E06" w:rsidRPr="00EA700F" w:rsidRDefault="00C13E06" w:rsidP="00C13E06">
            <w:pPr>
              <w:spacing w:line="276" w:lineRule="auto"/>
              <w:jc w:val="both"/>
              <w:rPr>
                <w:color w:val="000000"/>
              </w:rPr>
            </w:pPr>
            <w:r w:rsidRPr="00EA700F">
              <w:rPr>
                <w:color w:val="000000"/>
              </w:rPr>
              <w:t>MA.7daysMinMeannorm</w:t>
            </w:r>
          </w:p>
        </w:tc>
        <w:tc>
          <w:tcPr>
            <w:tcW w:w="2410" w:type="dxa"/>
            <w:gridSpan w:val="2"/>
          </w:tcPr>
          <w:p w14:paraId="796AB732"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E030343"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29A92530" w14:textId="77777777" w:rsidTr="00C13E06">
        <w:tc>
          <w:tcPr>
            <w:tcW w:w="2204" w:type="dxa"/>
          </w:tcPr>
          <w:p w14:paraId="47B8371E"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01274F19" w14:textId="77777777" w:rsidR="00C13E06" w:rsidRPr="00EA700F" w:rsidRDefault="00C13E06" w:rsidP="00C13E06">
            <w:pPr>
              <w:spacing w:line="276" w:lineRule="auto"/>
              <w:jc w:val="both"/>
            </w:pPr>
            <w:r w:rsidRPr="00EA700F">
              <w:t>MDFAnnUnder0.1</w:t>
            </w:r>
          </w:p>
        </w:tc>
        <w:tc>
          <w:tcPr>
            <w:tcW w:w="2410" w:type="dxa"/>
            <w:gridSpan w:val="2"/>
          </w:tcPr>
          <w:p w14:paraId="5C121359"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3C7D300D"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34C13B82" w14:textId="77777777" w:rsidTr="00C13E06">
        <w:tc>
          <w:tcPr>
            <w:tcW w:w="2204" w:type="dxa"/>
          </w:tcPr>
          <w:p w14:paraId="59045A55" w14:textId="77777777" w:rsidR="00C13E06" w:rsidRPr="00EA700F" w:rsidRDefault="00C13E06" w:rsidP="00C13E06">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70A5C0D" w14:textId="77777777" w:rsidR="00C13E06" w:rsidRPr="00EA700F" w:rsidRDefault="00C13E06" w:rsidP="00C13E06">
            <w:pPr>
              <w:spacing w:line="276" w:lineRule="auto"/>
              <w:jc w:val="both"/>
            </w:pPr>
            <w:r w:rsidRPr="00EA700F">
              <w:t>CVAnnMDFAnnUnder0.1</w:t>
            </w:r>
          </w:p>
        </w:tc>
        <w:tc>
          <w:tcPr>
            <w:tcW w:w="2410" w:type="dxa"/>
            <w:gridSpan w:val="2"/>
          </w:tcPr>
          <w:p w14:paraId="037A2B27"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0D63523" w14:textId="77777777" w:rsidR="00C13E06" w:rsidRPr="00EA700F" w:rsidRDefault="00C13E06" w:rsidP="00C13E06">
            <w:pPr>
              <w:spacing w:line="276" w:lineRule="auto"/>
              <w:rPr>
                <w:rFonts w:eastAsia="Times New Roman" w:cs="Times New Roman"/>
                <w:color w:val="000000"/>
                <w:lang w:eastAsia="en-AU"/>
              </w:rPr>
            </w:pPr>
          </w:p>
        </w:tc>
      </w:tr>
      <w:tr w:rsidR="00C13E06" w:rsidRPr="00EA700F" w14:paraId="5B67E0B6" w14:textId="77777777" w:rsidTr="00C13E06">
        <w:tc>
          <w:tcPr>
            <w:tcW w:w="9016" w:type="dxa"/>
            <w:gridSpan w:val="5"/>
          </w:tcPr>
          <w:p w14:paraId="7414C21E" w14:textId="77777777" w:rsidR="00C13E06" w:rsidRPr="00EA700F" w:rsidRDefault="00C13E06" w:rsidP="00C13E06">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36831AB8" w14:textId="77777777" w:rsidTr="00C13E06">
        <w:tc>
          <w:tcPr>
            <w:tcW w:w="2204" w:type="dxa"/>
          </w:tcPr>
          <w:p w14:paraId="3B248640"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033F20D1" w14:textId="77777777" w:rsidR="00C13E06" w:rsidRPr="00EA700F" w:rsidRDefault="00C13E06" w:rsidP="00C13E06">
            <w:pPr>
              <w:spacing w:line="276" w:lineRule="auto"/>
              <w:jc w:val="both"/>
            </w:pPr>
            <w:r w:rsidRPr="00EA700F">
              <w:t>C_MDFM</w:t>
            </w:r>
          </w:p>
        </w:tc>
        <w:tc>
          <w:tcPr>
            <w:tcW w:w="2410" w:type="dxa"/>
            <w:gridSpan w:val="2"/>
          </w:tcPr>
          <w:p w14:paraId="27DAA40E"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09D4746C" w14:textId="77777777" w:rsidR="00C13E06" w:rsidRPr="00EA700F" w:rsidRDefault="00C13E06" w:rsidP="00C13E06">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55F57B63" w14:textId="77777777" w:rsidTr="00C13E06">
        <w:tc>
          <w:tcPr>
            <w:tcW w:w="2204" w:type="dxa"/>
          </w:tcPr>
          <w:p w14:paraId="5EA4C342" w14:textId="77777777" w:rsidR="00C13E06" w:rsidRPr="00EA700F" w:rsidRDefault="00C13E06" w:rsidP="00C13E06">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71E3A094" w14:textId="77777777" w:rsidR="00C13E06" w:rsidRPr="00EA700F" w:rsidRDefault="00C13E06" w:rsidP="00C13E06">
            <w:pPr>
              <w:spacing w:line="276" w:lineRule="auto"/>
              <w:jc w:val="both"/>
            </w:pPr>
            <w:r w:rsidRPr="00EA700F">
              <w:t>M_MDFM</w:t>
            </w:r>
          </w:p>
        </w:tc>
        <w:tc>
          <w:tcPr>
            <w:tcW w:w="2410" w:type="dxa"/>
            <w:gridSpan w:val="2"/>
          </w:tcPr>
          <w:p w14:paraId="4494334B"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480A2E2" w14:textId="77777777" w:rsidR="00C13E06" w:rsidRPr="00EA700F" w:rsidRDefault="00C13E06" w:rsidP="00C13E06">
            <w:pPr>
              <w:spacing w:line="360" w:lineRule="auto"/>
              <w:jc w:val="both"/>
              <w:rPr>
                <w:rFonts w:eastAsia="Times New Roman" w:cs="Times New Roman"/>
                <w:color w:val="000000"/>
                <w:lang w:eastAsia="en-AU"/>
              </w:rPr>
            </w:pPr>
          </w:p>
        </w:tc>
      </w:tr>
      <w:tr w:rsidR="00C13E06" w:rsidRPr="00EA700F" w14:paraId="0B726248" w14:textId="77777777" w:rsidTr="00C13E06">
        <w:tc>
          <w:tcPr>
            <w:tcW w:w="2204" w:type="dxa"/>
          </w:tcPr>
          <w:p w14:paraId="458B6326"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0F678F03" w14:textId="77777777" w:rsidR="00C13E06" w:rsidRPr="00EA700F" w:rsidRDefault="00C13E06" w:rsidP="00C13E06">
            <w:pPr>
              <w:spacing w:line="276" w:lineRule="auto"/>
              <w:jc w:val="both"/>
            </w:pPr>
            <w:r w:rsidRPr="00EA700F">
              <w:t>C_MinM</w:t>
            </w:r>
          </w:p>
        </w:tc>
        <w:tc>
          <w:tcPr>
            <w:tcW w:w="2410" w:type="dxa"/>
            <w:gridSpan w:val="2"/>
          </w:tcPr>
          <w:p w14:paraId="12E61047"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F0B3163" w14:textId="77777777" w:rsidR="00C13E06" w:rsidRPr="00EA700F" w:rsidRDefault="00C13E06" w:rsidP="00C13E06">
            <w:pPr>
              <w:spacing w:line="360" w:lineRule="auto"/>
              <w:jc w:val="both"/>
              <w:rPr>
                <w:rFonts w:eastAsia="Times New Roman" w:cs="Times New Roman"/>
                <w:color w:val="000000"/>
                <w:lang w:eastAsia="en-AU"/>
              </w:rPr>
            </w:pPr>
          </w:p>
        </w:tc>
      </w:tr>
      <w:tr w:rsidR="00C13E06" w:rsidRPr="00EA700F" w14:paraId="0EA202A8" w14:textId="77777777" w:rsidTr="00C13E06">
        <w:tc>
          <w:tcPr>
            <w:tcW w:w="2204" w:type="dxa"/>
          </w:tcPr>
          <w:p w14:paraId="3E312A4A" w14:textId="77777777" w:rsidR="00C13E06" w:rsidRPr="00EA700F" w:rsidRDefault="00C13E06" w:rsidP="00C13E06">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7F303351" w14:textId="77777777" w:rsidR="00C13E06" w:rsidRPr="00EA700F" w:rsidRDefault="00C13E06" w:rsidP="00C13E06">
            <w:pPr>
              <w:spacing w:line="276" w:lineRule="auto"/>
              <w:jc w:val="both"/>
            </w:pPr>
            <w:r w:rsidRPr="00EA700F">
              <w:t>M_MinM</w:t>
            </w:r>
          </w:p>
        </w:tc>
        <w:tc>
          <w:tcPr>
            <w:tcW w:w="2410" w:type="dxa"/>
            <w:gridSpan w:val="2"/>
          </w:tcPr>
          <w:p w14:paraId="772DB3D7" w14:textId="77777777" w:rsidR="00C13E06" w:rsidRPr="00EA700F" w:rsidRDefault="00C13E06" w:rsidP="00C13E06">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594467" w14:textId="77777777" w:rsidR="00C13E06" w:rsidRPr="00EA700F" w:rsidRDefault="00C13E06" w:rsidP="00C13E06">
            <w:pPr>
              <w:spacing w:line="360" w:lineRule="auto"/>
              <w:jc w:val="both"/>
              <w:rPr>
                <w:rFonts w:eastAsia="Times New Roman" w:cs="Times New Roman"/>
                <w:color w:val="000000"/>
                <w:lang w:eastAsia="en-AU"/>
              </w:rPr>
            </w:pPr>
          </w:p>
        </w:tc>
      </w:tr>
    </w:tbl>
    <w:p w14:paraId="696B74A3" w14:textId="77777777" w:rsidR="00C13E06" w:rsidRDefault="00C13E06" w:rsidP="00A22B81">
      <w:pPr>
        <w:spacing w:line="360" w:lineRule="auto"/>
        <w:jc w:val="both"/>
        <w:rPr>
          <w:b/>
        </w:rPr>
      </w:pPr>
    </w:p>
    <w:p w14:paraId="7003D2C8" w14:textId="77777777" w:rsidR="00C13E06" w:rsidRDefault="00C13E06" w:rsidP="00A22B81">
      <w:pPr>
        <w:spacing w:line="360" w:lineRule="auto"/>
        <w:jc w:val="both"/>
        <w:rPr>
          <w:b/>
        </w:rPr>
      </w:pPr>
    </w:p>
    <w:p w14:paraId="5F72B446" w14:textId="77777777" w:rsidR="00C13E06" w:rsidRDefault="00C13E06" w:rsidP="00A22B81">
      <w:pPr>
        <w:spacing w:line="360" w:lineRule="auto"/>
        <w:jc w:val="both"/>
        <w:rPr>
          <w:b/>
        </w:rPr>
      </w:pPr>
    </w:p>
    <w:p w14:paraId="062C9E9B" w14:textId="77777777" w:rsidR="00C13E06" w:rsidRDefault="00C13E06" w:rsidP="00A22B81">
      <w:pPr>
        <w:spacing w:line="360" w:lineRule="auto"/>
        <w:jc w:val="both"/>
        <w:rPr>
          <w:b/>
        </w:rPr>
      </w:pPr>
    </w:p>
    <w:p w14:paraId="6B2C0BDE" w14:textId="77777777" w:rsidR="00C13E06" w:rsidRDefault="00C13E06" w:rsidP="00A22B81">
      <w:pPr>
        <w:spacing w:line="360" w:lineRule="auto"/>
        <w:jc w:val="both"/>
        <w:rPr>
          <w:b/>
        </w:rPr>
      </w:pPr>
    </w:p>
    <w:p w14:paraId="736903B3" w14:textId="77777777" w:rsidR="00C13E06" w:rsidRDefault="00C13E06" w:rsidP="00A22B81">
      <w:pPr>
        <w:spacing w:line="360" w:lineRule="auto"/>
        <w:jc w:val="both"/>
        <w:rPr>
          <w:b/>
        </w:rPr>
      </w:pPr>
    </w:p>
    <w:p w14:paraId="245C3CC7" w14:textId="77777777" w:rsidR="00C13E06" w:rsidRDefault="00C13E06" w:rsidP="00A22B81">
      <w:pPr>
        <w:spacing w:line="360" w:lineRule="auto"/>
        <w:jc w:val="both"/>
        <w:rPr>
          <w:b/>
        </w:rPr>
      </w:pPr>
    </w:p>
    <w:p w14:paraId="7CE10833" w14:textId="77777777" w:rsidR="00C13E06" w:rsidRDefault="00C13E06" w:rsidP="00A22B81">
      <w:pPr>
        <w:spacing w:line="360" w:lineRule="auto"/>
        <w:jc w:val="both"/>
        <w:rPr>
          <w:b/>
        </w:rPr>
      </w:pPr>
    </w:p>
    <w:p w14:paraId="24894E7C" w14:textId="77777777" w:rsidR="00C13E06" w:rsidRPr="00377604" w:rsidRDefault="00C13E06" w:rsidP="00C13E06">
      <w:pPr>
        <w:pStyle w:val="Caption"/>
        <w:spacing w:line="360" w:lineRule="auto"/>
        <w:jc w:val="both"/>
        <w:rPr>
          <w:sz w:val="22"/>
          <w:szCs w:val="22"/>
        </w:rPr>
      </w:pPr>
      <w:r w:rsidRPr="00377604">
        <w:rPr>
          <w:b/>
          <w:sz w:val="22"/>
          <w:szCs w:val="22"/>
        </w:rPr>
        <w:lastRenderedPageBreak/>
        <w:t xml:space="preserve">Table </w:t>
      </w:r>
      <w:r>
        <w:rPr>
          <w:b/>
          <w:sz w:val="22"/>
          <w:szCs w:val="22"/>
        </w:rPr>
        <w:t>3</w:t>
      </w:r>
      <w:r w:rsidRPr="00377604">
        <w:rPr>
          <w:b/>
          <w:sz w:val="22"/>
          <w:szCs w:val="22"/>
        </w:rPr>
        <w:t>.</w:t>
      </w:r>
      <w:r w:rsidRPr="00377604">
        <w:rPr>
          <w:sz w:val="22"/>
          <w:szCs w:val="22"/>
        </w:rPr>
        <w:t xml:space="preserve"> Statistics for regression models comparing hydrological metrics with site mean wood density. p.adj denotes p values adjusted by the Benjamini-Hochberg method. Statistics for models where Snowy Creek was removed as an outlier are also given. Significant results are shown in italics.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4294AE42" w14:textId="77777777" w:rsidR="00C13E06" w:rsidRDefault="00C13E06" w:rsidP="00C13E06">
      <w:pPr>
        <w:pStyle w:val="Caption"/>
        <w:keepNext/>
      </w:pP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4E540169"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CEDF13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F4ACF20"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3F8CEC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5B224F9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70960638"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7C703C5"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8623F"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060E083F"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35F0804"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4FC364F5"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1604ED3D"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560DF5A8" w14:textId="77777777" w:rsidR="00C13E06" w:rsidRPr="009546E2" w:rsidRDefault="00C13E06" w:rsidP="00C13E06">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C13E06" w:rsidRPr="00EA700F" w14:paraId="7895201D"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46798A8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FC4445F"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677FB67E"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2988F2A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05D1428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47F179A0"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D3C765"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C13E06" w:rsidRPr="00EA700F" w14:paraId="7FAF574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BFE021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AA38C2B"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5F45169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880E8A2"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0469952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618AB348"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10CB603"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C13E06" w:rsidRPr="00EA700F" w14:paraId="4D40A51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4B4E005"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2A02D86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4A342D20"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EB3F253"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686441D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693F3105"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38486B1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C13E06" w:rsidRPr="00EA700F" w14:paraId="394C54C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409965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3ED8F8D8"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24CF58A0"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187CA0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115DD7C5"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582B4BA6"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10020A28"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C13E06" w:rsidRPr="00EA700F" w14:paraId="444043A9"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05C611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3061F5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0CED91AC"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0FA1C06"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6611CFEB"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4625DFC"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5CBC70CD"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C13E06" w:rsidRPr="00EA700F" w14:paraId="0D97607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70866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27E11FB8"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028AAAE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CAA686"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25633747"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6A4C6C0B"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0D9C64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C13E06" w:rsidRPr="00EA700F" w14:paraId="4100224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tcPr>
          <w:p w14:paraId="035B84B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68FEA2F6"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0BBEB2B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2DDA561E"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2C26959D"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5F468445"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2F4D3BE9"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C13E06" w:rsidRPr="00EA700F" w14:paraId="01414FEA"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D2ECB7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4740626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0C0B0E6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F33BC1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1EC29253"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9742BD5"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68C24E43"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C13E06" w:rsidRPr="00EA700F" w14:paraId="6B7F7968"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A362E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34152549"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A4434C4"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5A9157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12A9ADBC"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127AB28F"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820C057"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C13E06" w:rsidRPr="00EA700F" w14:paraId="64EEBBD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46186A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7C76FECB"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C199AF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7D5A10A6"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033DAF50"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707B3F0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32E5E91"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C13E06" w:rsidRPr="00EA700F" w14:paraId="518C6248"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5A9E94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5267E48C"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6B7A3D3" w14:textId="77777777" w:rsidR="00C13E06" w:rsidRPr="00B542DB" w:rsidRDefault="00C13E06" w:rsidP="00C13E06">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7E14D51A"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0040459A"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3CBAE1DD"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6877A89C"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C13E06" w:rsidRPr="00EA700F" w14:paraId="5759752F"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11A3366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3D6BDE5F"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6E3EB62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76DE051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3E768CB0"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65001879"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4FB7C04F" w14:textId="77777777" w:rsidR="00C13E06" w:rsidRPr="00B542DB" w:rsidRDefault="00C13E06" w:rsidP="00C13E06">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C13E06" w:rsidRPr="00EA700F" w14:paraId="1404F2E2"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1DF167CA"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51277072"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7111AADD"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4DD4DE3D"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7A5EB10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1DBA8F2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191349DA"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C13E06" w:rsidRPr="00EA700F" w14:paraId="71AD4C8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E694E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54EB42B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606BA71F"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1CF72A0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5114193F"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0B19636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68070DE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C13E06" w:rsidRPr="00EA700F" w14:paraId="4B8E35C9"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5EC42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6E9884B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6C27DA7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FF5B2D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1FDBD72D"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FDA9BB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1095529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C13E06" w:rsidRPr="00EA700F" w14:paraId="7C2586AC"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9B22C13"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3351966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5C034ABA"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556979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6602436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7FE0FEE3"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759F524F"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C13E06" w:rsidRPr="00EA700F" w14:paraId="21E9290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6AC7CE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62418775"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6F67AE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38D5E33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007B3D2F"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2E6D30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3C3A4155"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C13E06" w:rsidRPr="00EA700F" w14:paraId="1E21776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8D84DF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6D347ED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11F38E40"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47A4D5F0"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19B023D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155CC0A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257D20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C13E06" w:rsidRPr="00EA700F" w14:paraId="49D1E5E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4EEF6AD"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5E7A042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09FEBDB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CC1C684"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00E97B0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821F43E"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9A3BE8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C13E06" w:rsidRPr="00EA700F" w14:paraId="1D1C340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46D936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4ABCB102"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43DF645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6C19CD9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34F15EE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2AD32C6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025BF6E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C13E06" w:rsidRPr="00EA700F" w14:paraId="59BD908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E046275"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69420DA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26128FC5"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312232B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0800482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0DDD10C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4D991D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C13E06" w:rsidRPr="00EA700F" w14:paraId="7DF7C32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85E11D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2BE0131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4E484D77"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46D0A35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4D17745C"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17D7BDE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4A9CD72D"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C13E06" w:rsidRPr="00EA700F" w14:paraId="12A0E7A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5064E9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7E00C85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7F12D69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10BF8486"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E4BD38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5DFEF3DA"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18DDDE2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C13E06" w:rsidRPr="00EA700F" w14:paraId="357A981F"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41E37E7B"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4F7810D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4C2B1858"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C51B4B2"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558DEA81"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406A288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43A1E929" w14:textId="77777777" w:rsidR="00C13E06" w:rsidRPr="009546E2" w:rsidRDefault="00C13E06" w:rsidP="00C13E06">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020ED3F5" w14:textId="77777777" w:rsidR="00C13E06" w:rsidRDefault="00C13E06" w:rsidP="00A22B81">
      <w:pPr>
        <w:spacing w:line="360" w:lineRule="auto"/>
        <w:jc w:val="both"/>
        <w:rPr>
          <w:b/>
        </w:rPr>
      </w:pPr>
    </w:p>
    <w:p w14:paraId="2E3F1A8D" w14:textId="77777777" w:rsidR="00C13E06" w:rsidRDefault="00C13E06" w:rsidP="00A22B81">
      <w:pPr>
        <w:spacing w:line="360" w:lineRule="auto"/>
        <w:jc w:val="both"/>
        <w:rPr>
          <w:b/>
        </w:rPr>
      </w:pPr>
    </w:p>
    <w:p w14:paraId="04ED778D" w14:textId="77777777" w:rsidR="00C13E06" w:rsidRDefault="00C13E06" w:rsidP="00A22B81">
      <w:pPr>
        <w:spacing w:line="360" w:lineRule="auto"/>
        <w:jc w:val="both"/>
        <w:rPr>
          <w:b/>
        </w:rPr>
      </w:pPr>
    </w:p>
    <w:p w14:paraId="69CB6323" w14:textId="77777777" w:rsidR="00C13E06" w:rsidRDefault="00C13E06" w:rsidP="00A22B81">
      <w:pPr>
        <w:spacing w:line="360" w:lineRule="auto"/>
        <w:jc w:val="both"/>
        <w:rPr>
          <w:b/>
        </w:rPr>
      </w:pPr>
    </w:p>
    <w:p w14:paraId="04B2FB03" w14:textId="77777777" w:rsidR="00C13E06" w:rsidRDefault="00C13E06" w:rsidP="00A22B81">
      <w:pPr>
        <w:spacing w:line="360" w:lineRule="auto"/>
        <w:jc w:val="both"/>
        <w:rPr>
          <w:b/>
        </w:rPr>
      </w:pPr>
    </w:p>
    <w:p w14:paraId="68034AAB" w14:textId="77777777" w:rsidR="00C13E06" w:rsidRPr="00377604" w:rsidRDefault="00C13E06" w:rsidP="00C13E06">
      <w:pPr>
        <w:pStyle w:val="Caption"/>
        <w:keepNext/>
        <w:spacing w:line="360" w:lineRule="auto"/>
        <w:rPr>
          <w:sz w:val="22"/>
          <w:szCs w:val="22"/>
        </w:rPr>
      </w:pPr>
      <w:r w:rsidRPr="00377604">
        <w:rPr>
          <w:b/>
          <w:sz w:val="22"/>
          <w:szCs w:val="22"/>
        </w:rPr>
        <w:lastRenderedPageBreak/>
        <w:t xml:space="preserve">Table </w:t>
      </w:r>
      <w:r>
        <w:rPr>
          <w:b/>
          <w:sz w:val="22"/>
          <w:szCs w:val="22"/>
        </w:rPr>
        <w:t>4</w:t>
      </w:r>
      <w:r w:rsidRPr="00377604">
        <w:rPr>
          <w:b/>
          <w:sz w:val="22"/>
          <w:szCs w:val="22"/>
        </w:rPr>
        <w:t>.</w:t>
      </w:r>
      <w:r w:rsidRPr="00377604">
        <w:rPr>
          <w:sz w:val="22"/>
          <w:szCs w:val="22"/>
        </w:rPr>
        <w:t xml:space="preserve"> Variation in hydrological conditions across principal component axes. PC axes shown in Fig. 5 are highlighted.</w:t>
      </w:r>
    </w:p>
    <w:tbl>
      <w:tblPr>
        <w:tblW w:w="9298" w:type="dxa"/>
        <w:tblInd w:w="-5" w:type="dxa"/>
        <w:tblLook w:val="04A0" w:firstRow="1" w:lastRow="0" w:firstColumn="1" w:lastColumn="0" w:noHBand="0" w:noVBand="1"/>
      </w:tblPr>
      <w:tblGrid>
        <w:gridCol w:w="3044"/>
        <w:gridCol w:w="1424"/>
        <w:gridCol w:w="1610"/>
        <w:gridCol w:w="1610"/>
        <w:gridCol w:w="1610"/>
      </w:tblGrid>
      <w:tr w:rsidR="00C13E06" w:rsidRPr="009546E2" w14:paraId="143DD046" w14:textId="77777777" w:rsidTr="00C13E06">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615472A9" w14:textId="77777777" w:rsidR="00C13E06" w:rsidRPr="009546E2" w:rsidRDefault="00C13E06" w:rsidP="00C13E06">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7FBFB6DA"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D6B3E4"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5FC024D7"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6952456A"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C13E06" w:rsidRPr="009546E2" w14:paraId="38206BB4" w14:textId="77777777" w:rsidTr="00C13E06">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6BBBF6" w14:textId="77777777" w:rsidR="00C13E06" w:rsidRPr="009546E2" w:rsidRDefault="00C13E06" w:rsidP="00C13E06">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1A169E7E"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70CAFE3E"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368892C0"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0729DE7"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C13E06" w:rsidRPr="009546E2" w14:paraId="72A60F87" w14:textId="77777777" w:rsidTr="00C13E06">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0A87D" w14:textId="77777777" w:rsidR="00C13E06" w:rsidRPr="009546E2" w:rsidRDefault="00C13E06" w:rsidP="00C13E06">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35DCA3EB"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6C894669"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695F1464"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F9E300B"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C13E06" w:rsidRPr="009546E2" w14:paraId="49CA32A9" w14:textId="77777777" w:rsidTr="00C13E06">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E9FDB" w14:textId="77777777" w:rsidR="00C13E06" w:rsidRPr="009546E2" w:rsidRDefault="00C13E06" w:rsidP="00C13E06">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31379177"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3BD45434" w14:textId="77777777" w:rsidR="00C13E06" w:rsidRPr="009546E2" w:rsidRDefault="00C13E06" w:rsidP="00C13E06">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AF1DCA"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6816B27C" w14:textId="77777777" w:rsidR="00C13E06" w:rsidRPr="009546E2" w:rsidRDefault="00C13E06" w:rsidP="00C13E06">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7C1D7468" w14:textId="77777777" w:rsidR="00C13E06" w:rsidRDefault="00C13E06" w:rsidP="00A22B81">
      <w:pPr>
        <w:spacing w:line="360" w:lineRule="auto"/>
        <w:jc w:val="both"/>
        <w:rPr>
          <w:b/>
        </w:rPr>
      </w:pPr>
    </w:p>
    <w:p w14:paraId="3EF96C61" w14:textId="77777777" w:rsidR="00C13E06" w:rsidRDefault="00C13E06" w:rsidP="00A22B81">
      <w:pPr>
        <w:spacing w:line="360" w:lineRule="auto"/>
        <w:jc w:val="both"/>
        <w:rPr>
          <w:b/>
        </w:rPr>
      </w:pPr>
    </w:p>
    <w:p w14:paraId="21BC2FB7" w14:textId="77777777" w:rsidR="00C13E06" w:rsidRDefault="00C13E06" w:rsidP="00A22B81">
      <w:pPr>
        <w:spacing w:line="360" w:lineRule="auto"/>
        <w:jc w:val="both"/>
        <w:rPr>
          <w:b/>
        </w:rPr>
      </w:pPr>
    </w:p>
    <w:p w14:paraId="2544013A" w14:textId="77777777" w:rsidR="00C13E06" w:rsidRDefault="00C13E06" w:rsidP="00A22B81">
      <w:pPr>
        <w:spacing w:line="360" w:lineRule="auto"/>
        <w:jc w:val="both"/>
        <w:rPr>
          <w:b/>
        </w:rPr>
      </w:pPr>
    </w:p>
    <w:p w14:paraId="1A08E3CF" w14:textId="77777777" w:rsidR="00C13E06" w:rsidRDefault="00C13E06" w:rsidP="00A22B81">
      <w:pPr>
        <w:spacing w:line="360" w:lineRule="auto"/>
        <w:jc w:val="both"/>
        <w:rPr>
          <w:b/>
        </w:rPr>
      </w:pPr>
    </w:p>
    <w:p w14:paraId="77BEB59A" w14:textId="77777777" w:rsidR="00C13E06" w:rsidRDefault="00C13E06" w:rsidP="00A22B81">
      <w:pPr>
        <w:spacing w:line="360" w:lineRule="auto"/>
        <w:jc w:val="both"/>
        <w:rPr>
          <w:b/>
        </w:rPr>
      </w:pPr>
    </w:p>
    <w:p w14:paraId="3DA4FDA1" w14:textId="77777777" w:rsidR="00C13E06" w:rsidRDefault="00C13E06" w:rsidP="00A22B81">
      <w:pPr>
        <w:spacing w:line="360" w:lineRule="auto"/>
        <w:jc w:val="both"/>
        <w:rPr>
          <w:b/>
        </w:rPr>
      </w:pPr>
    </w:p>
    <w:p w14:paraId="5055EEF3" w14:textId="77777777" w:rsidR="00C13E06" w:rsidRDefault="00C13E06" w:rsidP="00A22B81">
      <w:pPr>
        <w:spacing w:line="360" w:lineRule="auto"/>
        <w:jc w:val="both"/>
        <w:rPr>
          <w:b/>
        </w:rPr>
      </w:pPr>
    </w:p>
    <w:p w14:paraId="30243661" w14:textId="77777777" w:rsidR="00C13E06" w:rsidRDefault="00C13E06" w:rsidP="00A22B81">
      <w:pPr>
        <w:spacing w:line="360" w:lineRule="auto"/>
        <w:jc w:val="both"/>
        <w:rPr>
          <w:b/>
        </w:rPr>
      </w:pPr>
    </w:p>
    <w:p w14:paraId="0F027422" w14:textId="77777777" w:rsidR="00C13E06" w:rsidRDefault="00C13E06" w:rsidP="00A22B81">
      <w:pPr>
        <w:spacing w:line="360" w:lineRule="auto"/>
        <w:jc w:val="both"/>
        <w:rPr>
          <w:b/>
        </w:rPr>
      </w:pPr>
    </w:p>
    <w:p w14:paraId="4654A9EA" w14:textId="77777777" w:rsidR="00C13E06" w:rsidRDefault="00C13E06" w:rsidP="00A22B81">
      <w:pPr>
        <w:spacing w:line="360" w:lineRule="auto"/>
        <w:jc w:val="both"/>
        <w:rPr>
          <w:b/>
        </w:rPr>
      </w:pPr>
    </w:p>
    <w:p w14:paraId="5C95C82C" w14:textId="77777777" w:rsidR="00C13E06" w:rsidRDefault="00C13E06" w:rsidP="00A22B81">
      <w:pPr>
        <w:spacing w:line="360" w:lineRule="auto"/>
        <w:jc w:val="both"/>
        <w:rPr>
          <w:b/>
        </w:rPr>
      </w:pPr>
    </w:p>
    <w:p w14:paraId="2415DB9B" w14:textId="77777777" w:rsidR="00C13E06" w:rsidRDefault="00C13E06" w:rsidP="00A22B81">
      <w:pPr>
        <w:spacing w:line="360" w:lineRule="auto"/>
        <w:jc w:val="both"/>
        <w:rPr>
          <w:b/>
        </w:rPr>
      </w:pPr>
    </w:p>
    <w:p w14:paraId="3C65AD52" w14:textId="77777777" w:rsidR="00C13E06" w:rsidRDefault="00C13E06" w:rsidP="00A22B81">
      <w:pPr>
        <w:spacing w:line="360" w:lineRule="auto"/>
        <w:jc w:val="both"/>
        <w:rPr>
          <w:b/>
        </w:rPr>
      </w:pPr>
    </w:p>
    <w:p w14:paraId="58077486" w14:textId="77777777" w:rsidR="00C13E06" w:rsidRDefault="00C13E06" w:rsidP="00A22B81">
      <w:pPr>
        <w:spacing w:line="360" w:lineRule="auto"/>
        <w:jc w:val="both"/>
        <w:rPr>
          <w:b/>
        </w:rPr>
      </w:pPr>
    </w:p>
    <w:p w14:paraId="53817449" w14:textId="77777777" w:rsidR="00C13E06" w:rsidRDefault="00C13E06" w:rsidP="00A22B81">
      <w:pPr>
        <w:spacing w:line="360" w:lineRule="auto"/>
        <w:jc w:val="both"/>
        <w:rPr>
          <w:b/>
        </w:rPr>
      </w:pPr>
    </w:p>
    <w:p w14:paraId="4F4D1287" w14:textId="77777777" w:rsidR="00C13E06" w:rsidRDefault="00C13E06" w:rsidP="00A22B81">
      <w:pPr>
        <w:spacing w:line="360" w:lineRule="auto"/>
        <w:jc w:val="both"/>
        <w:rPr>
          <w:b/>
        </w:rPr>
      </w:pPr>
    </w:p>
    <w:p w14:paraId="58D5F92A" w14:textId="77777777" w:rsidR="00C13E06" w:rsidRDefault="00C13E06" w:rsidP="00A22B81">
      <w:pPr>
        <w:spacing w:line="360" w:lineRule="auto"/>
        <w:jc w:val="both"/>
        <w:rPr>
          <w:b/>
        </w:rPr>
      </w:pPr>
    </w:p>
    <w:p w14:paraId="644A7CE1" w14:textId="77777777" w:rsidR="00C13E06" w:rsidRDefault="00C13E06" w:rsidP="00A22B81">
      <w:pPr>
        <w:spacing w:line="360" w:lineRule="auto"/>
        <w:jc w:val="both"/>
        <w:rPr>
          <w:b/>
        </w:rPr>
      </w:pPr>
    </w:p>
    <w:p w14:paraId="62126C38" w14:textId="77777777" w:rsidR="00C13E06" w:rsidRDefault="00C13E06" w:rsidP="00A22B81">
      <w:pPr>
        <w:spacing w:line="360" w:lineRule="auto"/>
        <w:jc w:val="both"/>
        <w:rPr>
          <w:b/>
        </w:rPr>
      </w:pPr>
    </w:p>
    <w:p w14:paraId="18FA0970" w14:textId="2071DB2F" w:rsidR="00C13E06" w:rsidRDefault="00D666AE" w:rsidP="00A22B81">
      <w:pPr>
        <w:spacing w:line="360" w:lineRule="auto"/>
        <w:jc w:val="both"/>
        <w:rPr>
          <w:b/>
        </w:rPr>
      </w:pPr>
      <w:r>
        <w:rPr>
          <w:b/>
        </w:rPr>
        <w:lastRenderedPageBreak/>
        <w:t>Figures</w:t>
      </w:r>
    </w:p>
    <w:p w14:paraId="6C223BCA" w14:textId="77777777" w:rsidR="00210548" w:rsidRDefault="00D666AE" w:rsidP="00210548">
      <w:pPr>
        <w:pStyle w:val="Caption"/>
        <w:spacing w:line="360" w:lineRule="auto"/>
        <w:jc w:val="both"/>
        <w:rPr>
          <w:sz w:val="22"/>
          <w:szCs w:val="22"/>
        </w:rPr>
      </w:pPr>
      <w:r>
        <w:rPr>
          <w:b/>
          <w:noProof/>
          <w:lang w:eastAsia="en-AU"/>
        </w:rPr>
        <w:drawing>
          <wp:inline distT="0" distB="0" distL="0" distR="0" wp14:anchorId="43C5912B" wp14:editId="215B33F4">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0">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r w:rsidR="00210548" w:rsidRPr="00A00447">
        <w:rPr>
          <w:b/>
          <w:sz w:val="22"/>
          <w:szCs w:val="22"/>
        </w:rPr>
        <w:t xml:space="preserve">Figure </w:t>
      </w:r>
      <w:r w:rsidR="00210548" w:rsidRPr="00A00447">
        <w:rPr>
          <w:b/>
          <w:sz w:val="22"/>
          <w:szCs w:val="22"/>
        </w:rPr>
        <w:fldChar w:fldCharType="begin"/>
      </w:r>
      <w:r w:rsidR="00210548" w:rsidRPr="00A00447">
        <w:rPr>
          <w:b/>
          <w:sz w:val="22"/>
          <w:szCs w:val="22"/>
        </w:rPr>
        <w:instrText xml:space="preserve"> SEQ Figure \* ARABIC </w:instrText>
      </w:r>
      <w:r w:rsidR="00210548" w:rsidRPr="00A00447">
        <w:rPr>
          <w:b/>
          <w:sz w:val="22"/>
          <w:szCs w:val="22"/>
        </w:rPr>
        <w:fldChar w:fldCharType="separate"/>
      </w:r>
      <w:r w:rsidR="00210548" w:rsidRPr="00A00447">
        <w:rPr>
          <w:b/>
          <w:noProof/>
          <w:sz w:val="22"/>
          <w:szCs w:val="22"/>
        </w:rPr>
        <w:t>1</w:t>
      </w:r>
      <w:r w:rsidR="00210548" w:rsidRPr="00A00447">
        <w:rPr>
          <w:b/>
          <w:sz w:val="22"/>
          <w:szCs w:val="22"/>
        </w:rPr>
        <w:fldChar w:fldCharType="end"/>
      </w:r>
      <w:r w:rsidR="00210548" w:rsidRPr="00A00447">
        <w:rPr>
          <w:b/>
          <w:sz w:val="22"/>
          <w:szCs w:val="22"/>
        </w:rPr>
        <w:t xml:space="preserve">. </w:t>
      </w:r>
      <w:r w:rsidR="00210548">
        <w:rPr>
          <w:sz w:val="22"/>
          <w:szCs w:val="22"/>
        </w:rPr>
        <w:t xml:space="preserve">Location of fifteen field study sites across south-eastern Australia chosen to represent the three major hydrological classes of SE Australia. Hydrological class membership is denoted by:  </w:t>
      </w:r>
      <w:r w:rsidR="00210548">
        <w:rPr>
          <w:rFonts w:ascii="Arial" w:hAnsi="Arial" w:cs="Arial"/>
          <w:i w:val="0"/>
          <w:sz w:val="22"/>
          <w:szCs w:val="22"/>
          <w:lang w:val="en-US" w:eastAsia="ja-JP"/>
        </w:rPr>
        <w:t xml:space="preserve">• </w:t>
      </w:r>
      <w:r w:rsidR="00210548" w:rsidRPr="00281077">
        <w:rPr>
          <w:rFonts w:ascii="Calibri" w:hAnsi="Calibri" w:cs="Arial"/>
          <w:sz w:val="22"/>
          <w:szCs w:val="22"/>
          <w:lang w:val="en-US" w:eastAsia="ja-JP"/>
        </w:rPr>
        <w:t xml:space="preserve">stable winter baseflow, </w:t>
      </w:r>
      <w:r w:rsidR="00210548" w:rsidRPr="00281077">
        <w:rPr>
          <w:rFonts w:ascii="Arial" w:eastAsiaTheme="minorHAnsi" w:hAnsi="Arial" w:cs="Arial"/>
          <w:lang w:eastAsia="ja-JP"/>
        </w:rPr>
        <w:t>▲</w:t>
      </w:r>
      <w:r w:rsidR="00210548">
        <w:rPr>
          <w:rFonts w:ascii="Arial" w:eastAsiaTheme="minorHAnsi" w:hAnsi="Arial" w:cs="Arial"/>
          <w:lang w:eastAsia="ja-JP"/>
        </w:rPr>
        <w:t xml:space="preserve"> </w:t>
      </w:r>
      <w:r w:rsidR="00210548" w:rsidRPr="00281077">
        <w:rPr>
          <w:rFonts w:cs="Arial"/>
          <w:sz w:val="22"/>
          <w:szCs w:val="22"/>
          <w:lang w:eastAsia="ja-JP"/>
        </w:rPr>
        <w:t>unpredictable baseflow,</w:t>
      </w:r>
      <w:r w:rsidR="00210548" w:rsidRPr="00281077">
        <w:rPr>
          <w:rFonts w:cs="Arial"/>
          <w:sz w:val="22"/>
          <w:szCs w:val="22"/>
          <w:lang w:val="en-US" w:eastAsia="ja-JP"/>
        </w:rPr>
        <w:t xml:space="preserve"> </w:t>
      </w:r>
      <w:r w:rsidR="00210548" w:rsidRPr="00281077">
        <w:rPr>
          <w:rFonts w:ascii="Arial" w:hAnsi="Arial" w:cs="Arial"/>
          <w:sz w:val="22"/>
          <w:szCs w:val="22"/>
          <w:lang w:val="en-US" w:eastAsia="ja-JP"/>
        </w:rPr>
        <w:t>■</w:t>
      </w:r>
      <w:r w:rsidR="00210548" w:rsidRPr="00281077">
        <w:rPr>
          <w:rFonts w:cs="Arial"/>
          <w:sz w:val="22"/>
          <w:szCs w:val="22"/>
          <w:lang w:val="en-US" w:eastAsia="ja-JP"/>
        </w:rPr>
        <w:t xml:space="preserve"> unpredictable intermittent.</w:t>
      </w:r>
      <w:r w:rsidR="00210548">
        <w:rPr>
          <w:rFonts w:cs="Arial"/>
          <w:sz w:val="22"/>
          <w:szCs w:val="22"/>
          <w:lang w:val="en-US" w:eastAsia="ja-JP"/>
        </w:rPr>
        <w:t xml:space="preserve"> Note that the points representing the two southern-most unpredictable baseflow sites are overlapping</w:t>
      </w:r>
      <w:r w:rsidR="00210548">
        <w:rPr>
          <w:sz w:val="22"/>
          <w:szCs w:val="22"/>
        </w:rPr>
        <w:t>.</w:t>
      </w:r>
    </w:p>
    <w:p w14:paraId="46C26E81" w14:textId="77777777" w:rsidR="00915E20" w:rsidRDefault="00915E20" w:rsidP="00915E20"/>
    <w:p w14:paraId="7005F236" w14:textId="77777777" w:rsidR="00915E20" w:rsidRDefault="00915E20" w:rsidP="00915E20"/>
    <w:p w14:paraId="0530C968" w14:textId="77777777" w:rsidR="00915E20" w:rsidRDefault="00915E20" w:rsidP="00915E20"/>
    <w:p w14:paraId="73CEF887" w14:textId="77777777" w:rsidR="00915E20" w:rsidRDefault="00915E20" w:rsidP="00915E20"/>
    <w:p w14:paraId="7F929689" w14:textId="77777777" w:rsidR="00915E20" w:rsidRDefault="00915E20" w:rsidP="00915E20"/>
    <w:p w14:paraId="0797B650" w14:textId="77777777" w:rsidR="00915E20" w:rsidRDefault="00915E20" w:rsidP="00915E20"/>
    <w:p w14:paraId="056ABA5A" w14:textId="77777777" w:rsidR="00915E20" w:rsidRDefault="00915E20" w:rsidP="00915E20"/>
    <w:p w14:paraId="32C0756E" w14:textId="77777777" w:rsidR="00915E20" w:rsidRDefault="00915E20" w:rsidP="00915E20"/>
    <w:p w14:paraId="1DE3DA8B" w14:textId="77777777" w:rsidR="00915E20" w:rsidRPr="00915E20" w:rsidRDefault="00915E20" w:rsidP="00915E20"/>
    <w:p w14:paraId="4AF2600F" w14:textId="0D540A77" w:rsidR="00D666AE" w:rsidRDefault="00D666AE" w:rsidP="00A22B81">
      <w:pPr>
        <w:spacing w:line="360" w:lineRule="auto"/>
        <w:jc w:val="both"/>
        <w:rPr>
          <w:b/>
        </w:rPr>
      </w:pPr>
    </w:p>
    <w:p w14:paraId="185947AF" w14:textId="7F43DA84" w:rsidR="00210548" w:rsidRDefault="00915E20" w:rsidP="00A22B81">
      <w:pPr>
        <w:spacing w:line="360" w:lineRule="auto"/>
        <w:jc w:val="both"/>
        <w:rPr>
          <w:b/>
        </w:rPr>
      </w:pPr>
      <w:r>
        <w:rPr>
          <w:b/>
          <w:noProof/>
          <w:lang w:eastAsia="en-AU"/>
        </w:rPr>
        <w:lastRenderedPageBreak/>
        <w:drawing>
          <wp:inline distT="0" distB="0" distL="0" distR="0" wp14:anchorId="692301A5" wp14:editId="3456BB38">
            <wp:extent cx="3912108" cy="21214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aremean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2108" cy="2121408"/>
                    </a:xfrm>
                    <a:prstGeom prst="rect">
                      <a:avLst/>
                    </a:prstGeom>
                  </pic:spPr>
                </pic:pic>
              </a:graphicData>
            </a:graphic>
          </wp:inline>
        </w:drawing>
      </w:r>
    </w:p>
    <w:p w14:paraId="31448D31" w14:textId="77777777" w:rsidR="00915E20" w:rsidRPr="00EA700F" w:rsidRDefault="00915E20" w:rsidP="00915E20">
      <w:pPr>
        <w:pStyle w:val="Caption"/>
        <w:spacing w:line="360" w:lineRule="auto"/>
        <w:jc w:val="both"/>
        <w:rPr>
          <w:sz w:val="22"/>
          <w:szCs w:val="22"/>
        </w:rPr>
      </w:pPr>
      <w:r w:rsidRPr="00A00447">
        <w:rPr>
          <w:b/>
          <w:sz w:val="22"/>
          <w:szCs w:val="22"/>
        </w:rPr>
        <w:t>Figure 2.</w:t>
      </w:r>
      <w:r w:rsidRPr="00EA700F">
        <w:rPr>
          <w:sz w:val="22"/>
          <w:szCs w:val="22"/>
        </w:rPr>
        <w:t xml:space="preserve"> Comparison of mean wood density between hydrological classes using a) abundance weighted means, b) means of raw wood density values. Error bars represent standard error of the mean.</w:t>
      </w:r>
      <w:r>
        <w:rPr>
          <w:sz w:val="22"/>
          <w:szCs w:val="22"/>
        </w:rPr>
        <w:t xml:space="preserve"> Hydrological classes are: (1) stable winter baseflow, (2) unpredictable baseflow, (3) unpredictable intermittent.</w:t>
      </w:r>
    </w:p>
    <w:p w14:paraId="1C116C6B" w14:textId="77777777" w:rsidR="00915E20" w:rsidRDefault="00915E20" w:rsidP="00A22B81">
      <w:pPr>
        <w:spacing w:line="360" w:lineRule="auto"/>
        <w:jc w:val="both"/>
        <w:rPr>
          <w:b/>
        </w:rPr>
      </w:pPr>
    </w:p>
    <w:p w14:paraId="6D0FB189" w14:textId="77777777" w:rsidR="00915E20" w:rsidRDefault="00915E20" w:rsidP="00A22B81">
      <w:pPr>
        <w:spacing w:line="360" w:lineRule="auto"/>
        <w:jc w:val="both"/>
        <w:rPr>
          <w:b/>
        </w:rPr>
      </w:pPr>
    </w:p>
    <w:p w14:paraId="691F7190" w14:textId="77777777" w:rsidR="00915E20" w:rsidRDefault="00915E20" w:rsidP="00A22B81">
      <w:pPr>
        <w:spacing w:line="360" w:lineRule="auto"/>
        <w:jc w:val="both"/>
        <w:rPr>
          <w:b/>
        </w:rPr>
      </w:pPr>
    </w:p>
    <w:p w14:paraId="577F5396" w14:textId="77777777" w:rsidR="00915E20" w:rsidRDefault="00915E20" w:rsidP="00A22B81">
      <w:pPr>
        <w:spacing w:line="360" w:lineRule="auto"/>
        <w:jc w:val="both"/>
        <w:rPr>
          <w:b/>
        </w:rPr>
      </w:pPr>
    </w:p>
    <w:p w14:paraId="4C648678" w14:textId="77777777" w:rsidR="00915E20" w:rsidRDefault="00915E20" w:rsidP="00A22B81">
      <w:pPr>
        <w:spacing w:line="360" w:lineRule="auto"/>
        <w:jc w:val="both"/>
        <w:rPr>
          <w:b/>
        </w:rPr>
      </w:pPr>
    </w:p>
    <w:p w14:paraId="1E86BA7C" w14:textId="77777777" w:rsidR="00915E20" w:rsidRDefault="00915E20" w:rsidP="00A22B81">
      <w:pPr>
        <w:spacing w:line="360" w:lineRule="auto"/>
        <w:jc w:val="both"/>
        <w:rPr>
          <w:b/>
        </w:rPr>
      </w:pPr>
    </w:p>
    <w:p w14:paraId="45CF3BA1" w14:textId="77777777" w:rsidR="00915E20" w:rsidRDefault="00915E20" w:rsidP="00A22B81">
      <w:pPr>
        <w:spacing w:line="360" w:lineRule="auto"/>
        <w:jc w:val="both"/>
        <w:rPr>
          <w:b/>
        </w:rPr>
      </w:pPr>
    </w:p>
    <w:p w14:paraId="45B5DF71" w14:textId="77777777" w:rsidR="00915E20" w:rsidRDefault="00915E20" w:rsidP="00A22B81">
      <w:pPr>
        <w:spacing w:line="360" w:lineRule="auto"/>
        <w:jc w:val="both"/>
        <w:rPr>
          <w:b/>
        </w:rPr>
      </w:pPr>
    </w:p>
    <w:p w14:paraId="7410A8B7" w14:textId="77777777" w:rsidR="00915E20" w:rsidRDefault="00915E20" w:rsidP="00A22B81">
      <w:pPr>
        <w:spacing w:line="360" w:lineRule="auto"/>
        <w:jc w:val="both"/>
        <w:rPr>
          <w:b/>
        </w:rPr>
      </w:pPr>
    </w:p>
    <w:p w14:paraId="7D3DC87A" w14:textId="77777777" w:rsidR="00915E20" w:rsidRDefault="00915E20" w:rsidP="00A22B81">
      <w:pPr>
        <w:spacing w:line="360" w:lineRule="auto"/>
        <w:jc w:val="both"/>
        <w:rPr>
          <w:b/>
        </w:rPr>
      </w:pPr>
    </w:p>
    <w:p w14:paraId="48B1C13D" w14:textId="77777777" w:rsidR="00915E20" w:rsidRDefault="00915E20" w:rsidP="00A22B81">
      <w:pPr>
        <w:spacing w:line="360" w:lineRule="auto"/>
        <w:jc w:val="both"/>
        <w:rPr>
          <w:b/>
        </w:rPr>
      </w:pPr>
    </w:p>
    <w:p w14:paraId="50057A5A" w14:textId="77777777" w:rsidR="00915E20" w:rsidRDefault="00915E20" w:rsidP="00A22B81">
      <w:pPr>
        <w:spacing w:line="360" w:lineRule="auto"/>
        <w:jc w:val="both"/>
        <w:rPr>
          <w:b/>
        </w:rPr>
      </w:pPr>
    </w:p>
    <w:p w14:paraId="0F17E50D" w14:textId="77777777" w:rsidR="00915E20" w:rsidRDefault="00915E20" w:rsidP="00A22B81">
      <w:pPr>
        <w:spacing w:line="360" w:lineRule="auto"/>
        <w:jc w:val="both"/>
        <w:rPr>
          <w:b/>
        </w:rPr>
      </w:pPr>
    </w:p>
    <w:p w14:paraId="6C88BE81" w14:textId="77777777" w:rsidR="00915E20" w:rsidRDefault="00915E20" w:rsidP="00A22B81">
      <w:pPr>
        <w:spacing w:line="360" w:lineRule="auto"/>
        <w:jc w:val="both"/>
        <w:rPr>
          <w:b/>
        </w:rPr>
      </w:pPr>
    </w:p>
    <w:p w14:paraId="12FE3000" w14:textId="77777777" w:rsidR="00915E20" w:rsidRDefault="00915E20" w:rsidP="00A22B81">
      <w:pPr>
        <w:spacing w:line="360" w:lineRule="auto"/>
        <w:jc w:val="both"/>
        <w:rPr>
          <w:b/>
        </w:rPr>
      </w:pPr>
    </w:p>
    <w:p w14:paraId="554C74B1" w14:textId="3DE26408" w:rsidR="00915E20" w:rsidRDefault="00915E20" w:rsidP="00A22B81">
      <w:pPr>
        <w:spacing w:line="360" w:lineRule="auto"/>
        <w:jc w:val="both"/>
        <w:rPr>
          <w:b/>
        </w:rPr>
      </w:pPr>
      <w:bookmarkStart w:id="0" w:name="_GoBack"/>
      <w:r>
        <w:rPr>
          <w:b/>
          <w:noProof/>
          <w:lang w:eastAsia="en-AU"/>
        </w:rPr>
        <w:lastRenderedPageBreak/>
        <w:drawing>
          <wp:inline distT="0" distB="0" distL="0" distR="0" wp14:anchorId="31244C71" wp14:editId="6B1C7061">
            <wp:extent cx="5362575" cy="64770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tif"/>
                    <pic:cNvPicPr/>
                  </pic:nvPicPr>
                  <pic:blipFill>
                    <a:blip r:embed="rId12">
                      <a:extLst>
                        <a:ext uri="{28A0092B-C50C-407E-A947-70E740481C1C}">
                          <a14:useLocalDpi xmlns:a14="http://schemas.microsoft.com/office/drawing/2010/main" val="0"/>
                        </a:ext>
                      </a:extLst>
                    </a:blip>
                    <a:stretch>
                      <a:fillRect/>
                    </a:stretch>
                  </pic:blipFill>
                  <pic:spPr>
                    <a:xfrm>
                      <a:off x="0" y="0"/>
                      <a:ext cx="5362575" cy="6477000"/>
                    </a:xfrm>
                    <a:prstGeom prst="rect">
                      <a:avLst/>
                    </a:prstGeom>
                  </pic:spPr>
                </pic:pic>
              </a:graphicData>
            </a:graphic>
          </wp:inline>
        </w:drawing>
      </w:r>
      <w:bookmarkEnd w:id="0"/>
    </w:p>
    <w:p w14:paraId="37979391" w14:textId="77777777" w:rsidR="00915E20" w:rsidRPr="00A00447" w:rsidRDefault="00915E20" w:rsidP="00915E20">
      <w:pPr>
        <w:pStyle w:val="Caption"/>
        <w:spacing w:line="360" w:lineRule="auto"/>
        <w:jc w:val="both"/>
        <w:rPr>
          <w:rFonts w:ascii="Arial" w:hAnsi="Arial" w:cs="Arial"/>
          <w:sz w:val="22"/>
          <w:szCs w:val="22"/>
          <w:lang w:val="en-US" w:eastAsia="ja-JP"/>
        </w:rPr>
      </w:pPr>
      <w:r w:rsidRPr="00A00447">
        <w:rPr>
          <w:b/>
          <w:sz w:val="22"/>
          <w:szCs w:val="22"/>
        </w:rPr>
        <w:t>Figure 3.</w:t>
      </w:r>
      <w:r w:rsidRPr="00EA700F">
        <w:rPr>
          <w:sz w:val="22"/>
          <w:szCs w:val="22"/>
        </w:rPr>
        <w:t xml:space="preserve"> Relationships between abundance weighted mean wood density and hydrological metrics describing a) </w:t>
      </w:r>
      <w:r>
        <w:rPr>
          <w:sz w:val="22"/>
          <w:szCs w:val="22"/>
        </w:rPr>
        <w:t xml:space="preserve">interannual </w:t>
      </w:r>
      <w:r w:rsidRPr="00EA700F">
        <w:rPr>
          <w:sz w:val="22"/>
          <w:szCs w:val="22"/>
        </w:rPr>
        <w:t xml:space="preserve">variability in flood </w:t>
      </w:r>
      <w:r>
        <w:rPr>
          <w:sz w:val="22"/>
          <w:szCs w:val="22"/>
        </w:rPr>
        <w:t>rise</w:t>
      </w:r>
      <w:r w:rsidRPr="00EA700F">
        <w:rPr>
          <w:sz w:val="22"/>
          <w:szCs w:val="22"/>
        </w:rPr>
        <w:t xml:space="preserve"> rates</w:t>
      </w:r>
      <w:r>
        <w:rPr>
          <w:sz w:val="22"/>
          <w:szCs w:val="22"/>
        </w:rPr>
        <w:t xml:space="preserve"> (CVAnnMRateRise)</w:t>
      </w:r>
      <w:r w:rsidRPr="00EA700F">
        <w:rPr>
          <w:sz w:val="22"/>
          <w:szCs w:val="22"/>
        </w:rPr>
        <w:t xml:space="preserve">, b) </w:t>
      </w:r>
      <w:r>
        <w:rPr>
          <w:sz w:val="22"/>
          <w:szCs w:val="22"/>
        </w:rPr>
        <w:t xml:space="preserve">interannual </w:t>
      </w:r>
      <w:r w:rsidRPr="00EA700F">
        <w:rPr>
          <w:sz w:val="22"/>
          <w:szCs w:val="22"/>
        </w:rPr>
        <w:t xml:space="preserve">variability in flood </w:t>
      </w:r>
      <w:r>
        <w:rPr>
          <w:sz w:val="22"/>
          <w:szCs w:val="22"/>
        </w:rPr>
        <w:t>fall?</w:t>
      </w:r>
      <w:r w:rsidRPr="00EA700F">
        <w:rPr>
          <w:sz w:val="22"/>
          <w:szCs w:val="22"/>
        </w:rPr>
        <w:t xml:space="preserve"> rate</w:t>
      </w:r>
      <w:r>
        <w:rPr>
          <w:sz w:val="22"/>
          <w:szCs w:val="22"/>
        </w:rPr>
        <w:t>s (CVAnnMRateFall)</w:t>
      </w:r>
      <w:r w:rsidRPr="00EA700F">
        <w:rPr>
          <w:sz w:val="22"/>
          <w:szCs w:val="22"/>
        </w:rPr>
        <w:t>, c) mean high flow magnitude</w:t>
      </w:r>
      <w:r>
        <w:rPr>
          <w:sz w:val="22"/>
          <w:szCs w:val="22"/>
        </w:rPr>
        <w:t xml:space="preserve"> (HSPeaknorm)</w:t>
      </w:r>
      <w:r w:rsidRPr="00EA700F">
        <w:rPr>
          <w:sz w:val="22"/>
          <w:szCs w:val="22"/>
        </w:rPr>
        <w:t xml:space="preserve">, d) </w:t>
      </w:r>
      <w:r>
        <w:rPr>
          <w:sz w:val="22"/>
          <w:szCs w:val="22"/>
        </w:rPr>
        <w:t xml:space="preserve">interannual </w:t>
      </w:r>
      <w:r w:rsidRPr="00EA700F">
        <w:rPr>
          <w:sz w:val="22"/>
          <w:szCs w:val="22"/>
        </w:rPr>
        <w:t>variability in high flow magnitude</w:t>
      </w:r>
      <w:r>
        <w:rPr>
          <w:sz w:val="22"/>
          <w:szCs w:val="22"/>
        </w:rPr>
        <w:t xml:space="preserve"> (CVAnnHSPeak)</w:t>
      </w:r>
      <w:r w:rsidRPr="00EA700F">
        <w:rPr>
          <w:sz w:val="22"/>
          <w:szCs w:val="22"/>
        </w:rPr>
        <w:t>, e) magnitude of the 20 year average return interval flood</w:t>
      </w:r>
      <w:r>
        <w:rPr>
          <w:sz w:val="22"/>
          <w:szCs w:val="22"/>
        </w:rPr>
        <w:t xml:space="preserve"> (AS20YrARInorm)</w:t>
      </w:r>
      <w:r w:rsidRPr="00EA700F">
        <w:rPr>
          <w:sz w:val="22"/>
          <w:szCs w:val="22"/>
        </w:rPr>
        <w:t>. Fit</w:t>
      </w:r>
      <w:r>
        <w:rPr>
          <w:sz w:val="22"/>
          <w:szCs w:val="22"/>
        </w:rPr>
        <w:t>ted</w:t>
      </w:r>
      <w:r w:rsidRPr="00EA700F">
        <w:rPr>
          <w:sz w:val="22"/>
          <w:szCs w:val="22"/>
        </w:rPr>
        <w:t xml:space="preserve"> lines depict ordinary least squares regression models. a. – d. are quadratic fits, e. is an exponential fit. Shaded areas depict the </w:t>
      </w:r>
      <w:r>
        <w:rPr>
          <w:sz w:val="22"/>
          <w:szCs w:val="22"/>
        </w:rPr>
        <w:t xml:space="preserve">smoothed </w:t>
      </w:r>
      <w:r w:rsidRPr="00EA700F">
        <w:rPr>
          <w:sz w:val="22"/>
          <w:szCs w:val="22"/>
        </w:rPr>
        <w:t xml:space="preserve">95% confidence interval around the regression model. </w:t>
      </w:r>
      <w:r>
        <w:rPr>
          <w:sz w:val="22"/>
          <w:szCs w:val="22"/>
        </w:rPr>
        <w:t xml:space="preserve"> Hydrological class membership is denoted by:  </w:t>
      </w:r>
      <w:r>
        <w:rPr>
          <w:rFonts w:ascii="Arial" w:hAnsi="Arial" w:cs="Arial"/>
          <w:i w:val="0"/>
          <w:sz w:val="22"/>
          <w:szCs w:val="22"/>
          <w:lang w:val="en-US" w:eastAsia="ja-JP"/>
        </w:rPr>
        <w:t xml:space="preserve">• </w:t>
      </w:r>
      <w:r w:rsidRPr="00281077">
        <w:rPr>
          <w:rFonts w:ascii="Calibri" w:hAnsi="Calibri" w:cs="Arial"/>
          <w:sz w:val="22"/>
          <w:szCs w:val="22"/>
          <w:lang w:val="en-US" w:eastAsia="ja-JP"/>
        </w:rPr>
        <w:t xml:space="preserve">stable winter baseflow, </w:t>
      </w:r>
      <w:r w:rsidRPr="00281077">
        <w:rPr>
          <w:rFonts w:ascii="Arial" w:eastAsiaTheme="minorHAnsi" w:hAnsi="Arial" w:cs="Arial"/>
          <w:lang w:eastAsia="ja-JP"/>
        </w:rPr>
        <w:t>▲</w:t>
      </w:r>
      <w:r>
        <w:rPr>
          <w:rFonts w:ascii="Arial" w:eastAsiaTheme="minorHAnsi" w:hAnsi="Arial" w:cs="Arial"/>
          <w:lang w:eastAsia="ja-JP"/>
        </w:rPr>
        <w:t xml:space="preserve"> </w:t>
      </w:r>
      <w:r w:rsidRPr="00281077">
        <w:rPr>
          <w:rFonts w:cs="Arial"/>
          <w:sz w:val="22"/>
          <w:szCs w:val="22"/>
          <w:lang w:eastAsia="ja-JP"/>
        </w:rPr>
        <w:t>unpredictable baseflow,</w:t>
      </w:r>
      <w:r w:rsidRPr="00281077">
        <w:rPr>
          <w:rFonts w:cs="Arial"/>
          <w:sz w:val="22"/>
          <w:szCs w:val="22"/>
          <w:lang w:val="en-US" w:eastAsia="ja-JP"/>
        </w:rPr>
        <w:t xml:space="preserve"> </w:t>
      </w:r>
      <w:r w:rsidRPr="00281077">
        <w:rPr>
          <w:rFonts w:ascii="Arial" w:hAnsi="Arial" w:cs="Arial"/>
          <w:sz w:val="22"/>
          <w:szCs w:val="22"/>
          <w:lang w:val="en-US" w:eastAsia="ja-JP"/>
        </w:rPr>
        <w:t>■</w:t>
      </w:r>
      <w:r w:rsidRPr="00281077">
        <w:rPr>
          <w:rFonts w:cs="Arial"/>
          <w:sz w:val="22"/>
          <w:szCs w:val="22"/>
          <w:lang w:val="en-US" w:eastAsia="ja-JP"/>
        </w:rPr>
        <w:t xml:space="preserve"> unpredictable intermittent.</w:t>
      </w:r>
    </w:p>
    <w:p w14:paraId="41969713" w14:textId="67124716" w:rsidR="00915E20" w:rsidRDefault="00915E20" w:rsidP="00A22B81">
      <w:pPr>
        <w:spacing w:line="360" w:lineRule="auto"/>
        <w:jc w:val="both"/>
        <w:rPr>
          <w:b/>
        </w:rPr>
      </w:pPr>
      <w:r>
        <w:rPr>
          <w:b/>
          <w:noProof/>
          <w:lang w:eastAsia="en-AU"/>
        </w:rPr>
        <w:lastRenderedPageBreak/>
        <w:drawing>
          <wp:inline distT="0" distB="0" distL="0" distR="0" wp14:anchorId="433E067C" wp14:editId="3F3EE25C">
            <wp:extent cx="5362575" cy="86391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tif"/>
                    <pic:cNvPicPr/>
                  </pic:nvPicPr>
                  <pic:blipFill>
                    <a:blip r:embed="rId13">
                      <a:extLst>
                        <a:ext uri="{28A0092B-C50C-407E-A947-70E740481C1C}">
                          <a14:useLocalDpi xmlns:a14="http://schemas.microsoft.com/office/drawing/2010/main" val="0"/>
                        </a:ext>
                      </a:extLst>
                    </a:blip>
                    <a:stretch>
                      <a:fillRect/>
                    </a:stretch>
                  </pic:blipFill>
                  <pic:spPr>
                    <a:xfrm>
                      <a:off x="0" y="0"/>
                      <a:ext cx="5362575" cy="8639175"/>
                    </a:xfrm>
                    <a:prstGeom prst="rect">
                      <a:avLst/>
                    </a:prstGeom>
                  </pic:spPr>
                </pic:pic>
              </a:graphicData>
            </a:graphic>
          </wp:inline>
        </w:drawing>
      </w:r>
    </w:p>
    <w:p w14:paraId="282A98AC" w14:textId="77777777" w:rsidR="00915E20" w:rsidRPr="00EA700F" w:rsidRDefault="00915E20" w:rsidP="00915E20">
      <w:pPr>
        <w:pStyle w:val="Caption"/>
        <w:spacing w:line="360" w:lineRule="auto"/>
        <w:jc w:val="both"/>
        <w:rPr>
          <w:sz w:val="22"/>
          <w:szCs w:val="22"/>
        </w:rPr>
      </w:pPr>
      <w:r w:rsidRPr="00A00447">
        <w:rPr>
          <w:b/>
          <w:sz w:val="22"/>
          <w:szCs w:val="22"/>
        </w:rPr>
        <w:lastRenderedPageBreak/>
        <w:t>Figure 4.</w:t>
      </w:r>
      <w:r w:rsidRPr="007760E7">
        <w:rPr>
          <w:sz w:val="22"/>
          <w:szCs w:val="22"/>
        </w:rPr>
        <w:t xml:space="preserve"> Relationships between abundance weighted mean wood density and hydrological metrics describing a.) baseflow index (BFI), b.) interannual variability in baseflow index (CVAnnBFI), c.) contingency of monthly mean daily flow (M_MDFM), d.) contingency of monthly mean daily flow (C_MDFM), e.)</w:t>
      </w:r>
      <w:r>
        <w:rPr>
          <w:sz w:val="22"/>
          <w:szCs w:val="22"/>
        </w:rPr>
        <w:t xml:space="preserve"> </w:t>
      </w:r>
      <w:r w:rsidRPr="007760E7">
        <w:rPr>
          <w:sz w:val="22"/>
          <w:szCs w:val="22"/>
        </w:rPr>
        <w:t xml:space="preserve">contingency of monthly </w:t>
      </w:r>
      <w:r>
        <w:rPr>
          <w:sz w:val="22"/>
          <w:szCs w:val="22"/>
        </w:rPr>
        <w:t>minimum</w:t>
      </w:r>
      <w:r w:rsidRPr="007760E7">
        <w:rPr>
          <w:sz w:val="22"/>
          <w:szCs w:val="22"/>
        </w:rPr>
        <w:t xml:space="preserve"> daily flow (</w:t>
      </w:r>
      <w:r>
        <w:rPr>
          <w:sz w:val="22"/>
          <w:szCs w:val="22"/>
        </w:rPr>
        <w:t>M_MinM</w:t>
      </w:r>
      <w:r w:rsidRPr="007760E7">
        <w:rPr>
          <w:sz w:val="22"/>
          <w:szCs w:val="22"/>
        </w:rPr>
        <w:t xml:space="preserve">), f.) </w:t>
      </w:r>
      <w:r>
        <w:rPr>
          <w:sz w:val="22"/>
          <w:szCs w:val="22"/>
        </w:rPr>
        <w:t>mean low flow magnitude (</w:t>
      </w:r>
      <w:r w:rsidRPr="007760E7">
        <w:rPr>
          <w:sz w:val="22"/>
          <w:szCs w:val="22"/>
        </w:rPr>
        <w:t>LSPeaknorm</w:t>
      </w:r>
      <w:r>
        <w:rPr>
          <w:sz w:val="22"/>
          <w:szCs w:val="22"/>
        </w:rPr>
        <w:t>)</w:t>
      </w:r>
      <w:r w:rsidRPr="007760E7">
        <w:rPr>
          <w:sz w:val="22"/>
          <w:szCs w:val="22"/>
        </w:rPr>
        <w:t xml:space="preserve">, g.) </w:t>
      </w:r>
      <w:r>
        <w:rPr>
          <w:sz w:val="22"/>
          <w:szCs w:val="22"/>
        </w:rPr>
        <w:t>Mean flow during driest week of the year (</w:t>
      </w:r>
      <w:r w:rsidRPr="007760E7">
        <w:rPr>
          <w:sz w:val="22"/>
          <w:szCs w:val="22"/>
        </w:rPr>
        <w:t>MA.7days.MinMeannorm</w:t>
      </w:r>
      <w:r>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Pr>
          <w:sz w:val="22"/>
          <w:szCs w:val="22"/>
        </w:rPr>
        <w:t xml:space="preserve">Hydrological class membership is denoted by:  </w:t>
      </w:r>
      <w:r>
        <w:rPr>
          <w:rFonts w:ascii="Arial" w:hAnsi="Arial" w:cs="Arial"/>
          <w:i w:val="0"/>
          <w:sz w:val="22"/>
          <w:szCs w:val="22"/>
          <w:lang w:val="en-US" w:eastAsia="ja-JP"/>
        </w:rPr>
        <w:t xml:space="preserve">• </w:t>
      </w:r>
      <w:r w:rsidRPr="00281077">
        <w:rPr>
          <w:rFonts w:ascii="Calibri" w:hAnsi="Calibri" w:cs="Arial"/>
          <w:sz w:val="22"/>
          <w:szCs w:val="22"/>
          <w:lang w:val="en-US" w:eastAsia="ja-JP"/>
        </w:rPr>
        <w:t xml:space="preserve">stable winter baseflow, </w:t>
      </w:r>
      <w:r w:rsidRPr="00281077">
        <w:rPr>
          <w:rFonts w:ascii="Arial" w:eastAsiaTheme="minorHAnsi" w:hAnsi="Arial" w:cs="Arial"/>
          <w:lang w:eastAsia="ja-JP"/>
        </w:rPr>
        <w:t>▲</w:t>
      </w:r>
      <w:r>
        <w:rPr>
          <w:rFonts w:ascii="Arial" w:eastAsiaTheme="minorHAnsi" w:hAnsi="Arial" w:cs="Arial"/>
          <w:lang w:eastAsia="ja-JP"/>
        </w:rPr>
        <w:t xml:space="preserve"> </w:t>
      </w:r>
      <w:r w:rsidRPr="00281077">
        <w:rPr>
          <w:rFonts w:cs="Arial"/>
          <w:sz w:val="22"/>
          <w:szCs w:val="22"/>
          <w:lang w:eastAsia="ja-JP"/>
        </w:rPr>
        <w:t>unpredictable baseflow,</w:t>
      </w:r>
      <w:r w:rsidRPr="00281077">
        <w:rPr>
          <w:rFonts w:cs="Arial"/>
          <w:sz w:val="22"/>
          <w:szCs w:val="22"/>
          <w:lang w:val="en-US" w:eastAsia="ja-JP"/>
        </w:rPr>
        <w:t xml:space="preserve"> </w:t>
      </w:r>
      <w:r w:rsidRPr="00281077">
        <w:rPr>
          <w:rFonts w:ascii="Arial" w:hAnsi="Arial" w:cs="Arial"/>
          <w:sz w:val="22"/>
          <w:szCs w:val="22"/>
          <w:lang w:val="en-US" w:eastAsia="ja-JP"/>
        </w:rPr>
        <w:t>■</w:t>
      </w:r>
      <w:r w:rsidRPr="00281077">
        <w:rPr>
          <w:rFonts w:cs="Arial"/>
          <w:sz w:val="22"/>
          <w:szCs w:val="22"/>
          <w:lang w:val="en-US" w:eastAsia="ja-JP"/>
        </w:rPr>
        <w:t xml:space="preserve"> unpredictable intermittent.</w:t>
      </w:r>
    </w:p>
    <w:p w14:paraId="4EEFBB52" w14:textId="77777777" w:rsidR="00915E20" w:rsidRDefault="00915E20" w:rsidP="00A22B81">
      <w:pPr>
        <w:spacing w:line="360" w:lineRule="auto"/>
        <w:jc w:val="both"/>
        <w:rPr>
          <w:b/>
        </w:rPr>
      </w:pPr>
    </w:p>
    <w:p w14:paraId="2A2BFF23" w14:textId="77777777" w:rsidR="00915E20" w:rsidRDefault="00915E20" w:rsidP="00A22B81">
      <w:pPr>
        <w:spacing w:line="360" w:lineRule="auto"/>
        <w:jc w:val="both"/>
        <w:rPr>
          <w:b/>
        </w:rPr>
      </w:pPr>
    </w:p>
    <w:p w14:paraId="43E4F806" w14:textId="77777777" w:rsidR="00915E20" w:rsidRDefault="00915E20" w:rsidP="00A22B81">
      <w:pPr>
        <w:spacing w:line="360" w:lineRule="auto"/>
        <w:jc w:val="both"/>
        <w:rPr>
          <w:b/>
        </w:rPr>
      </w:pPr>
    </w:p>
    <w:p w14:paraId="73FD272D" w14:textId="77777777" w:rsidR="00915E20" w:rsidRDefault="00915E20" w:rsidP="00A22B81">
      <w:pPr>
        <w:spacing w:line="360" w:lineRule="auto"/>
        <w:jc w:val="both"/>
        <w:rPr>
          <w:b/>
        </w:rPr>
      </w:pPr>
    </w:p>
    <w:p w14:paraId="5DF27C78" w14:textId="77777777" w:rsidR="00915E20" w:rsidRDefault="00915E20" w:rsidP="00A22B81">
      <w:pPr>
        <w:spacing w:line="360" w:lineRule="auto"/>
        <w:jc w:val="both"/>
        <w:rPr>
          <w:b/>
        </w:rPr>
      </w:pPr>
    </w:p>
    <w:p w14:paraId="292CBB84" w14:textId="77777777" w:rsidR="00915E20" w:rsidRDefault="00915E20" w:rsidP="00A22B81">
      <w:pPr>
        <w:spacing w:line="360" w:lineRule="auto"/>
        <w:jc w:val="both"/>
        <w:rPr>
          <w:b/>
        </w:rPr>
      </w:pPr>
    </w:p>
    <w:p w14:paraId="6CB77A77" w14:textId="77777777" w:rsidR="00915E20" w:rsidRDefault="00915E20" w:rsidP="00A22B81">
      <w:pPr>
        <w:spacing w:line="360" w:lineRule="auto"/>
        <w:jc w:val="both"/>
        <w:rPr>
          <w:b/>
        </w:rPr>
      </w:pPr>
    </w:p>
    <w:p w14:paraId="680E4F29" w14:textId="77777777" w:rsidR="00915E20" w:rsidRDefault="00915E20" w:rsidP="00A22B81">
      <w:pPr>
        <w:spacing w:line="360" w:lineRule="auto"/>
        <w:jc w:val="both"/>
        <w:rPr>
          <w:b/>
        </w:rPr>
      </w:pPr>
    </w:p>
    <w:p w14:paraId="5792D25D" w14:textId="77777777" w:rsidR="00915E20" w:rsidRDefault="00915E20" w:rsidP="00A22B81">
      <w:pPr>
        <w:spacing w:line="360" w:lineRule="auto"/>
        <w:jc w:val="both"/>
        <w:rPr>
          <w:b/>
        </w:rPr>
      </w:pPr>
    </w:p>
    <w:p w14:paraId="2AC4149F" w14:textId="77777777" w:rsidR="00915E20" w:rsidRDefault="00915E20" w:rsidP="00A22B81">
      <w:pPr>
        <w:spacing w:line="360" w:lineRule="auto"/>
        <w:jc w:val="both"/>
        <w:rPr>
          <w:b/>
        </w:rPr>
      </w:pPr>
    </w:p>
    <w:p w14:paraId="175235E8" w14:textId="77777777" w:rsidR="00915E20" w:rsidRDefault="00915E20" w:rsidP="00A22B81">
      <w:pPr>
        <w:spacing w:line="360" w:lineRule="auto"/>
        <w:jc w:val="both"/>
        <w:rPr>
          <w:b/>
        </w:rPr>
      </w:pPr>
    </w:p>
    <w:p w14:paraId="7DF0D6D6" w14:textId="77777777" w:rsidR="00915E20" w:rsidRDefault="00915E20" w:rsidP="00A22B81">
      <w:pPr>
        <w:spacing w:line="360" w:lineRule="auto"/>
        <w:jc w:val="both"/>
        <w:rPr>
          <w:b/>
        </w:rPr>
      </w:pPr>
    </w:p>
    <w:p w14:paraId="44BA2EDF" w14:textId="77777777" w:rsidR="00915E20" w:rsidRDefault="00915E20" w:rsidP="00A22B81">
      <w:pPr>
        <w:spacing w:line="360" w:lineRule="auto"/>
        <w:jc w:val="both"/>
        <w:rPr>
          <w:b/>
        </w:rPr>
      </w:pPr>
    </w:p>
    <w:p w14:paraId="1203B404" w14:textId="77777777" w:rsidR="00915E20" w:rsidRDefault="00915E20" w:rsidP="00A22B81">
      <w:pPr>
        <w:spacing w:line="360" w:lineRule="auto"/>
        <w:jc w:val="both"/>
        <w:rPr>
          <w:b/>
        </w:rPr>
      </w:pPr>
    </w:p>
    <w:p w14:paraId="7167867F" w14:textId="77777777" w:rsidR="00915E20" w:rsidRDefault="00915E20" w:rsidP="00A22B81">
      <w:pPr>
        <w:spacing w:line="360" w:lineRule="auto"/>
        <w:jc w:val="both"/>
        <w:rPr>
          <w:b/>
        </w:rPr>
      </w:pPr>
    </w:p>
    <w:p w14:paraId="43328828" w14:textId="77777777" w:rsidR="00915E20" w:rsidRDefault="00915E20" w:rsidP="00A22B81">
      <w:pPr>
        <w:spacing w:line="360" w:lineRule="auto"/>
        <w:jc w:val="both"/>
        <w:rPr>
          <w:b/>
        </w:rPr>
      </w:pPr>
    </w:p>
    <w:p w14:paraId="68816E00" w14:textId="77777777" w:rsidR="00915E20" w:rsidRDefault="00915E20" w:rsidP="00A22B81">
      <w:pPr>
        <w:spacing w:line="360" w:lineRule="auto"/>
        <w:jc w:val="both"/>
        <w:rPr>
          <w:b/>
        </w:rPr>
      </w:pPr>
    </w:p>
    <w:p w14:paraId="5E0B6B83" w14:textId="77777777" w:rsidR="00915E20" w:rsidRDefault="00915E20" w:rsidP="00A22B81">
      <w:pPr>
        <w:spacing w:line="360" w:lineRule="auto"/>
        <w:jc w:val="both"/>
        <w:rPr>
          <w:b/>
        </w:rPr>
      </w:pPr>
    </w:p>
    <w:p w14:paraId="1E5FCAF2" w14:textId="77777777" w:rsidR="00915E20" w:rsidRDefault="00915E20" w:rsidP="00A22B81">
      <w:pPr>
        <w:spacing w:line="360" w:lineRule="auto"/>
        <w:jc w:val="both"/>
        <w:rPr>
          <w:b/>
        </w:rPr>
      </w:pPr>
    </w:p>
    <w:p w14:paraId="4AC8DD57" w14:textId="1FA9E9A1" w:rsidR="00915E20" w:rsidRDefault="00915E20" w:rsidP="00A22B81">
      <w:pPr>
        <w:spacing w:line="360" w:lineRule="auto"/>
        <w:jc w:val="both"/>
        <w:rPr>
          <w:b/>
        </w:rPr>
      </w:pPr>
      <w:r>
        <w:rPr>
          <w:b/>
          <w:noProof/>
          <w:lang w:eastAsia="en-AU"/>
        </w:rPr>
        <w:lastRenderedPageBreak/>
        <w:drawing>
          <wp:inline distT="0" distB="0" distL="0" distR="0" wp14:anchorId="54748481" wp14:editId="0C3A94F9">
            <wp:extent cx="3912108" cy="21214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CAbiplot.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2108" cy="2121408"/>
                    </a:xfrm>
                    <a:prstGeom prst="rect">
                      <a:avLst/>
                    </a:prstGeom>
                  </pic:spPr>
                </pic:pic>
              </a:graphicData>
            </a:graphic>
          </wp:inline>
        </w:drawing>
      </w:r>
    </w:p>
    <w:p w14:paraId="2AE702DF" w14:textId="77777777" w:rsidR="00915E20" w:rsidRPr="00EA700F" w:rsidRDefault="00915E20" w:rsidP="00915E20">
      <w:pPr>
        <w:pStyle w:val="Caption"/>
        <w:spacing w:line="360" w:lineRule="auto"/>
        <w:jc w:val="both"/>
        <w:rPr>
          <w:sz w:val="22"/>
          <w:szCs w:val="22"/>
        </w:rPr>
      </w:pPr>
      <w:r w:rsidRPr="00A00447">
        <w:rPr>
          <w:b/>
          <w:sz w:val="22"/>
          <w:szCs w:val="22"/>
        </w:rPr>
        <w:t>Figure 5.</w:t>
      </w:r>
      <w:r w:rsidRPr="00EA700F">
        <w:rPr>
          <w:sz w:val="22"/>
          <w:szCs w:val="22"/>
        </w:rPr>
        <w:t xml:space="preserve"> Biplot of sites ordinated across the first two principal components (PC) of the PCA. Points represent positions of individual sites. </w:t>
      </w:r>
      <w:r>
        <w:rPr>
          <w:sz w:val="22"/>
          <w:szCs w:val="22"/>
        </w:rPr>
        <w:t xml:space="preserve">Hydrological class membership is denoted by:  </w:t>
      </w:r>
      <w:r>
        <w:rPr>
          <w:rFonts w:ascii="Arial" w:hAnsi="Arial" w:cs="Arial"/>
          <w:i w:val="0"/>
          <w:sz w:val="22"/>
          <w:szCs w:val="22"/>
          <w:lang w:val="en-US" w:eastAsia="ja-JP"/>
        </w:rPr>
        <w:t xml:space="preserve">• </w:t>
      </w:r>
      <w:r w:rsidRPr="00281077">
        <w:rPr>
          <w:rFonts w:ascii="Calibri" w:hAnsi="Calibri" w:cs="Arial"/>
          <w:sz w:val="22"/>
          <w:szCs w:val="22"/>
          <w:lang w:val="en-US" w:eastAsia="ja-JP"/>
        </w:rPr>
        <w:t xml:space="preserve">stable winter baseflow, </w:t>
      </w:r>
      <w:r w:rsidRPr="00281077">
        <w:rPr>
          <w:rFonts w:ascii="Arial" w:eastAsiaTheme="minorHAnsi" w:hAnsi="Arial" w:cs="Arial"/>
          <w:lang w:eastAsia="ja-JP"/>
        </w:rPr>
        <w:t>▲</w:t>
      </w:r>
      <w:r>
        <w:rPr>
          <w:rFonts w:ascii="Arial" w:eastAsiaTheme="minorHAnsi" w:hAnsi="Arial" w:cs="Arial"/>
          <w:lang w:eastAsia="ja-JP"/>
        </w:rPr>
        <w:t xml:space="preserve"> </w:t>
      </w:r>
      <w:r w:rsidRPr="00281077">
        <w:rPr>
          <w:rFonts w:cs="Arial"/>
          <w:sz w:val="22"/>
          <w:szCs w:val="22"/>
          <w:lang w:eastAsia="ja-JP"/>
        </w:rPr>
        <w:t>unpredictable baseflow,</w:t>
      </w:r>
      <w:r w:rsidRPr="00281077">
        <w:rPr>
          <w:rFonts w:cs="Arial"/>
          <w:sz w:val="22"/>
          <w:szCs w:val="22"/>
          <w:lang w:val="en-US" w:eastAsia="ja-JP"/>
        </w:rPr>
        <w:t xml:space="preserve"> </w:t>
      </w:r>
      <w:r w:rsidRPr="00281077">
        <w:rPr>
          <w:rFonts w:ascii="Arial" w:hAnsi="Arial" w:cs="Arial"/>
          <w:sz w:val="22"/>
          <w:szCs w:val="22"/>
          <w:lang w:val="en-US" w:eastAsia="ja-JP"/>
        </w:rPr>
        <w:t>■</w:t>
      </w:r>
      <w:r w:rsidRPr="00281077">
        <w:rPr>
          <w:rFonts w:cs="Arial"/>
          <w:sz w:val="22"/>
          <w:szCs w:val="22"/>
          <w:lang w:val="en-US" w:eastAsia="ja-JP"/>
        </w:rPr>
        <w:t xml:space="preserve"> unpredictable intermittent.</w:t>
      </w:r>
      <w:r>
        <w:rPr>
          <w:rFonts w:cs="Arial"/>
          <w:sz w:val="22"/>
          <w:szCs w:val="22"/>
          <w:lang w:val="en-US" w:eastAsia="ja-JP"/>
        </w:rPr>
        <w:t xml:space="preserve"> </w:t>
      </w:r>
      <w:r w:rsidRPr="00EA700F">
        <w:rPr>
          <w:sz w:val="22"/>
          <w:szCs w:val="22"/>
        </w:rPr>
        <w:t xml:space="preserve">Arrows represent loadings of hydrological metrics across each PC. </w:t>
      </w:r>
    </w:p>
    <w:p w14:paraId="701C7CA1" w14:textId="77777777" w:rsidR="00915E20" w:rsidRPr="00C13E06" w:rsidRDefault="00915E20" w:rsidP="00A22B81">
      <w:pPr>
        <w:spacing w:line="360" w:lineRule="auto"/>
        <w:jc w:val="both"/>
        <w:rPr>
          <w:b/>
        </w:rPr>
      </w:pPr>
    </w:p>
    <w:sectPr w:rsidR="00915E20" w:rsidRPr="00C13E06"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64F37A18"/>
    <w:multiLevelType w:val="hybridMultilevel"/>
    <w:tmpl w:val="0CA6BFFE"/>
    <w:lvl w:ilvl="0" w:tplc="39D29712">
      <w:start w:val="1"/>
      <w:numFmt w:val="bullet"/>
      <w:lvlText w:val=""/>
      <w:lvlJc w:val="left"/>
      <w:pPr>
        <w:ind w:left="720" w:hanging="360"/>
      </w:pPr>
      <w:rPr>
        <w:rFonts w:ascii="Symbol" w:eastAsia="MS Mincho"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D1E8D"/>
    <w:rsid w:val="000D6BFF"/>
    <w:rsid w:val="000E11B0"/>
    <w:rsid w:val="000F2CFB"/>
    <w:rsid w:val="001049B7"/>
    <w:rsid w:val="001133BD"/>
    <w:rsid w:val="00133AB6"/>
    <w:rsid w:val="00134268"/>
    <w:rsid w:val="00135469"/>
    <w:rsid w:val="00144006"/>
    <w:rsid w:val="001808AE"/>
    <w:rsid w:val="00180A63"/>
    <w:rsid w:val="001C1040"/>
    <w:rsid w:val="001C3076"/>
    <w:rsid w:val="001D57C9"/>
    <w:rsid w:val="001F68B4"/>
    <w:rsid w:val="00210548"/>
    <w:rsid w:val="00260C3B"/>
    <w:rsid w:val="00271470"/>
    <w:rsid w:val="00281077"/>
    <w:rsid w:val="00286C27"/>
    <w:rsid w:val="00290091"/>
    <w:rsid w:val="00295EF9"/>
    <w:rsid w:val="002A0E4A"/>
    <w:rsid w:val="002E43DE"/>
    <w:rsid w:val="002E57A8"/>
    <w:rsid w:val="002F410D"/>
    <w:rsid w:val="00311F05"/>
    <w:rsid w:val="00335320"/>
    <w:rsid w:val="003579D9"/>
    <w:rsid w:val="00360B12"/>
    <w:rsid w:val="003721C9"/>
    <w:rsid w:val="0037340A"/>
    <w:rsid w:val="00377604"/>
    <w:rsid w:val="003C657A"/>
    <w:rsid w:val="003F4885"/>
    <w:rsid w:val="004101E1"/>
    <w:rsid w:val="00417C34"/>
    <w:rsid w:val="00423B8A"/>
    <w:rsid w:val="004247CF"/>
    <w:rsid w:val="004278C7"/>
    <w:rsid w:val="00442E26"/>
    <w:rsid w:val="00453CFC"/>
    <w:rsid w:val="00454F26"/>
    <w:rsid w:val="004711BF"/>
    <w:rsid w:val="00483144"/>
    <w:rsid w:val="004C1493"/>
    <w:rsid w:val="004E1E20"/>
    <w:rsid w:val="005213D9"/>
    <w:rsid w:val="00571811"/>
    <w:rsid w:val="005725E6"/>
    <w:rsid w:val="00576141"/>
    <w:rsid w:val="005779AB"/>
    <w:rsid w:val="0059190A"/>
    <w:rsid w:val="00594492"/>
    <w:rsid w:val="005B4881"/>
    <w:rsid w:val="005D0A6C"/>
    <w:rsid w:val="005E166E"/>
    <w:rsid w:val="005F4C88"/>
    <w:rsid w:val="00617ABD"/>
    <w:rsid w:val="00621641"/>
    <w:rsid w:val="00625ED2"/>
    <w:rsid w:val="0063022F"/>
    <w:rsid w:val="00630B93"/>
    <w:rsid w:val="00650D8B"/>
    <w:rsid w:val="006602DD"/>
    <w:rsid w:val="0067461C"/>
    <w:rsid w:val="006817B9"/>
    <w:rsid w:val="00681A9E"/>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D3964"/>
    <w:rsid w:val="007F5827"/>
    <w:rsid w:val="00810634"/>
    <w:rsid w:val="00812349"/>
    <w:rsid w:val="00814EC9"/>
    <w:rsid w:val="008216A2"/>
    <w:rsid w:val="00842036"/>
    <w:rsid w:val="0085737E"/>
    <w:rsid w:val="008663B8"/>
    <w:rsid w:val="00873269"/>
    <w:rsid w:val="00876C83"/>
    <w:rsid w:val="008A620A"/>
    <w:rsid w:val="008F5D9C"/>
    <w:rsid w:val="009002D5"/>
    <w:rsid w:val="00913D53"/>
    <w:rsid w:val="00915E20"/>
    <w:rsid w:val="009422EA"/>
    <w:rsid w:val="009447FC"/>
    <w:rsid w:val="00947919"/>
    <w:rsid w:val="009546E2"/>
    <w:rsid w:val="00962773"/>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C7AF3"/>
    <w:rsid w:val="00AE0768"/>
    <w:rsid w:val="00AE6B7B"/>
    <w:rsid w:val="00AF1FDB"/>
    <w:rsid w:val="00B064E3"/>
    <w:rsid w:val="00B07C90"/>
    <w:rsid w:val="00B118A6"/>
    <w:rsid w:val="00B21E76"/>
    <w:rsid w:val="00B3552B"/>
    <w:rsid w:val="00B52E9B"/>
    <w:rsid w:val="00B542DB"/>
    <w:rsid w:val="00B55332"/>
    <w:rsid w:val="00B62127"/>
    <w:rsid w:val="00B634E6"/>
    <w:rsid w:val="00BA7840"/>
    <w:rsid w:val="00BE0308"/>
    <w:rsid w:val="00BF2EA0"/>
    <w:rsid w:val="00BF2ED3"/>
    <w:rsid w:val="00BF3D08"/>
    <w:rsid w:val="00C05A9D"/>
    <w:rsid w:val="00C11E44"/>
    <w:rsid w:val="00C13E06"/>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666AE"/>
    <w:rsid w:val="00DB30C6"/>
    <w:rsid w:val="00DB3F5D"/>
    <w:rsid w:val="00DC2070"/>
    <w:rsid w:val="00DE3338"/>
    <w:rsid w:val="00DE7C76"/>
    <w:rsid w:val="00E16840"/>
    <w:rsid w:val="00E17892"/>
    <w:rsid w:val="00E2757B"/>
    <w:rsid w:val="00E665A9"/>
    <w:rsid w:val="00E773FF"/>
    <w:rsid w:val="00E81EF7"/>
    <w:rsid w:val="00E85869"/>
    <w:rsid w:val="00EA700F"/>
    <w:rsid w:val="00EB1027"/>
    <w:rsid w:val="00EB75EE"/>
    <w:rsid w:val="00ED02F3"/>
    <w:rsid w:val="00ED4BEC"/>
    <w:rsid w:val="00EF1F9C"/>
    <w:rsid w:val="00EF3710"/>
    <w:rsid w:val="00F1096D"/>
    <w:rsid w:val="00F26A9F"/>
    <w:rsid w:val="00F31C9B"/>
    <w:rsid w:val="00F40ED3"/>
    <w:rsid w:val="00F42B80"/>
    <w:rsid w:val="00F879B2"/>
    <w:rsid w:val="00FA17E4"/>
    <w:rsid w:val="00FA2416"/>
    <w:rsid w:val="00FC0DFA"/>
    <w:rsid w:val="00FD150C"/>
    <w:rsid w:val="00FD175F"/>
    <w:rsid w:val="00FF0455"/>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325329290">
                                                                                                                                                                                                                                                                                  <w:marLeft w:val="0"/>
                                                                                                                                                                                                                                                                                  <w:marRight w:val="0"/>
                                                                                                                                                                                                                                                                                  <w:marTop w:val="0"/>
                                                                                                                                                                                                                                                                                  <w:marBottom w:val="0"/>
                                                                                                                                                                                                                                                                                  <w:divBdr>
                                                                                                                                                                                                                                                                                    <w:top w:val="none" w:sz="0" w:space="0" w:color="auto"/>
                                                                                                                                                                                                                                                                                    <w:left w:val="none" w:sz="0" w:space="0" w:color="auto"/>
                                                                                                                                                                                                                                                                                    <w:bottom w:val="none" w:sz="0" w:space="0" w:color="auto"/>
                                                                                                                                                                                                                                                                                    <w:right w:val="none" w:sz="0" w:space="0" w:color="auto"/>
                                                                                                                                                                                                                                                                                  </w:divBdr>
                                                                                                                                                                                                                                                                                  <w:divsChild>
                                                                                                                                                                                                                                                                                    <w:div w:id="961689468">
                                                                                                                                                                                                                                                                                      <w:marLeft w:val="0"/>
                                                                                                                                                                                                                                                                                      <w:marRight w:val="0"/>
                                                                                                                                                                                                                                                                                      <w:marTop w:val="0"/>
                                                                                                                                                                                                                                                                                      <w:marBottom w:val="0"/>
                                                                                                                                                                                                                                                                                      <w:divBdr>
                                                                                                                                                                                                                                                                                        <w:top w:val="none" w:sz="0" w:space="0" w:color="auto"/>
                                                                                                                                                                                                                                                                                        <w:left w:val="none" w:sz="0" w:space="0" w:color="auto"/>
                                                                                                                                                                                                                                                                                        <w:bottom w:val="none" w:sz="0" w:space="0" w:color="auto"/>
                                                                                                                                                                                                                                                                                        <w:right w:val="none" w:sz="0" w:space="0" w:color="auto"/>
                                                                                                                                                                                                                                                                                      </w:divBdr>
                                                                                                                                                                                                                                                                                      <w:divsChild>
                                                                                                                                                                                                                                                                                        <w:div w:id="2081321859">
                                                                                                                                                                                                                                                                                          <w:marLeft w:val="0"/>
                                                                                                                                                                                                                                                                                          <w:marRight w:val="0"/>
                                                                                                                                                                                                                                                                                          <w:marTop w:val="0"/>
                                                                                                                                                                                                                                                                                          <w:marBottom w:val="0"/>
                                                                                                                                                                                                                                                                                          <w:divBdr>
                                                                                                                                                                                                                                                                                            <w:top w:val="none" w:sz="0" w:space="0" w:color="auto"/>
                                                                                                                                                                                                                                                                                            <w:left w:val="none" w:sz="0" w:space="0" w:color="auto"/>
                                                                                                                                                                                                                                                                                            <w:bottom w:val="none" w:sz="0" w:space="0" w:color="auto"/>
                                                                                                                                                                                                                                                                                            <w:right w:val="none" w:sz="0" w:space="0" w:color="auto"/>
                                                                                                                                                                                                                                                                                          </w:divBdr>
                                                                                                                                                                                                                                                                                          <w:divsChild>
                                                                                                                                                                                                                                                                                            <w:div w:id="200050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ater.vic.gov.au/monitoring.htm" TargetMode="External"/><Relationship Id="rId13" Type="http://schemas.openxmlformats.org/officeDocument/2006/relationships/image" Target="media/image4.tif"/><Relationship Id="rId3" Type="http://schemas.openxmlformats.org/officeDocument/2006/relationships/styles" Target="styles.xml"/><Relationship Id="rId7" Type="http://schemas.openxmlformats.org/officeDocument/2006/relationships/hyperlink" Target="http://realtimedata.water.nsw.gov.au/water.stm" TargetMode="External"/><Relationship Id="rId12" Type="http://schemas.openxmlformats.org/officeDocument/2006/relationships/image" Target="media/image3.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github.com/jamesrlawson/riparian-WD/tree/master/scripts"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D03AE-6279-43C2-9B34-D0EAC8316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1</TotalTime>
  <Pages>33</Pages>
  <Words>34964</Words>
  <Characters>204545</Characters>
  <Application>Microsoft Office Word</Application>
  <DocSecurity>0</DocSecurity>
  <Lines>4545</Lines>
  <Paragraphs>1979</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7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22</cp:revision>
  <dcterms:created xsi:type="dcterms:W3CDTF">2014-04-28T03:21:00Z</dcterms:created>
  <dcterms:modified xsi:type="dcterms:W3CDTF">2014-05-15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